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24CB3" w:rsidRPr="00224CB3" w:rsidRDefault="00224CB3" w:rsidP="00224CB3">
      <w:pPr>
        <w:spacing w:after="0" w:line="360" w:lineRule="auto"/>
        <w:jc w:val="both"/>
        <w:rPr>
          <w:rFonts w:ascii="Times New Roman" w:eastAsia="Times New Roman" w:hAnsi="Times New Roman"/>
          <w:b/>
          <w:sz w:val="24"/>
          <w:szCs w:val="24"/>
        </w:rPr>
      </w:pPr>
      <w:bookmarkStart w:id="0" w:name="_GoBack"/>
      <w:bookmarkEnd w:id="0"/>
      <w:r w:rsidRPr="00224CB3">
        <w:rPr>
          <w:rFonts w:ascii="Times New Roman" w:eastAsia="Times New Roman" w:hAnsi="Times New Roman"/>
          <w:b/>
          <w:sz w:val="24"/>
          <w:szCs w:val="24"/>
        </w:rPr>
        <w:t>Supple</w:t>
      </w:r>
      <w:r w:rsidR="00522723" w:rsidRPr="00522723">
        <w:rPr>
          <w:rFonts w:ascii="Times New Roman" w:eastAsia="Times New Roman" w:hAnsi="Times New Roman"/>
          <w:b/>
          <w:sz w:val="24"/>
          <w:szCs w:val="24"/>
        </w:rPr>
        <w:t>Me</w:t>
      </w:r>
      <w:r w:rsidRPr="00224CB3">
        <w:rPr>
          <w:rFonts w:ascii="Times New Roman" w:eastAsia="Times New Roman" w:hAnsi="Times New Roman"/>
          <w:b/>
          <w:sz w:val="24"/>
          <w:szCs w:val="24"/>
        </w:rPr>
        <w:t>ntary material for</w:t>
      </w:r>
    </w:p>
    <w:p w:rsidR="00224CB3" w:rsidRPr="00224CB3" w:rsidRDefault="00224CB3" w:rsidP="00224CB3">
      <w:pPr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</w:p>
    <w:p w:rsidR="00363430" w:rsidRPr="00363430" w:rsidRDefault="00363430" w:rsidP="00363430">
      <w:pPr>
        <w:tabs>
          <w:tab w:val="left" w:pos="1640"/>
        </w:tabs>
        <w:spacing w:after="0" w:line="240" w:lineRule="auto"/>
        <w:rPr>
          <w:rFonts w:ascii="Times New Roman" w:eastAsia="Times New Roman" w:hAnsi="Times New Roman"/>
          <w:b/>
          <w:sz w:val="28"/>
          <w:szCs w:val="28"/>
        </w:rPr>
      </w:pPr>
      <w:r w:rsidRPr="00363430">
        <w:rPr>
          <w:rFonts w:ascii="Times New Roman" w:eastAsia="Times New Roman" w:hAnsi="Times New Roman"/>
          <w:b/>
          <w:sz w:val="28"/>
          <w:szCs w:val="28"/>
        </w:rPr>
        <w:t>Spin state relaxation of iron complexes: t</w:t>
      </w:r>
      <w:r w:rsidR="00CE0C10">
        <w:rPr>
          <w:rFonts w:ascii="Times New Roman" w:eastAsia="Times New Roman" w:hAnsi="Times New Roman"/>
          <w:b/>
          <w:sz w:val="28"/>
          <w:szCs w:val="28"/>
        </w:rPr>
        <w:t>h</w:t>
      </w:r>
      <w:r w:rsidRPr="00363430">
        <w:rPr>
          <w:rFonts w:ascii="Times New Roman" w:eastAsia="Times New Roman" w:hAnsi="Times New Roman"/>
          <w:b/>
          <w:sz w:val="28"/>
          <w:szCs w:val="28"/>
        </w:rPr>
        <w:t xml:space="preserve">e case for OPBE and S12g </w:t>
      </w:r>
      <w:r w:rsidR="00534B85">
        <w:rPr>
          <w:rFonts w:ascii="Times New Roman" w:eastAsia="Times New Roman" w:hAnsi="Times New Roman"/>
          <w:b/>
          <w:sz w:val="28"/>
          <w:szCs w:val="28"/>
        </w:rPr>
        <w:t>functionals</w:t>
      </w:r>
    </w:p>
    <w:p w:rsidR="00363430" w:rsidRPr="00363430" w:rsidRDefault="00363430" w:rsidP="00363430">
      <w:pPr>
        <w:tabs>
          <w:tab w:val="left" w:pos="1640"/>
        </w:tabs>
        <w:spacing w:after="0" w:line="240" w:lineRule="auto"/>
        <w:rPr>
          <w:rFonts w:ascii="Times New Roman" w:eastAsia="Times New Roman" w:hAnsi="Times New Roman"/>
          <w:b/>
          <w:sz w:val="28"/>
          <w:szCs w:val="28"/>
        </w:rPr>
      </w:pPr>
    </w:p>
    <w:p w:rsidR="00AC0011" w:rsidRPr="00AC0011" w:rsidRDefault="00AC0011" w:rsidP="00AC0011">
      <w:pPr>
        <w:spacing w:after="160" w:line="259" w:lineRule="auto"/>
        <w:jc w:val="center"/>
        <w:rPr>
          <w:rFonts w:ascii="Times New Roman" w:hAnsi="Times New Roman"/>
          <w:sz w:val="24"/>
          <w:szCs w:val="24"/>
          <w:lang w:val="en-GB"/>
        </w:rPr>
      </w:pPr>
      <w:r w:rsidRPr="00AC0011">
        <w:rPr>
          <w:rFonts w:ascii="Times New Roman" w:hAnsi="Times New Roman"/>
          <w:sz w:val="24"/>
          <w:szCs w:val="24"/>
          <w:lang w:val="en-GB"/>
        </w:rPr>
        <w:t>MAJA GRUDEN,</w:t>
      </w:r>
      <w:r w:rsidRPr="00AC0011">
        <w:rPr>
          <w:rFonts w:ascii="Times New Roman" w:hAnsi="Times New Roman"/>
          <w:i/>
          <w:sz w:val="24"/>
          <w:szCs w:val="24"/>
          <w:vertAlign w:val="superscript"/>
          <w:lang w:val="en-GB"/>
        </w:rPr>
        <w:t>1</w:t>
      </w:r>
      <w:r w:rsidRPr="00AC0011">
        <w:rPr>
          <w:rFonts w:ascii="Times New Roman" w:hAnsi="Times New Roman"/>
          <w:sz w:val="24"/>
          <w:szCs w:val="24"/>
          <w:lang w:val="en-GB"/>
        </w:rPr>
        <w:t xml:space="preserve"> STEPAN STEPANOVIĆ</w:t>
      </w:r>
      <w:r w:rsidRPr="00AC0011">
        <w:rPr>
          <w:rFonts w:ascii="Times New Roman" w:hAnsi="Times New Roman"/>
          <w:i/>
          <w:sz w:val="24"/>
          <w:szCs w:val="24"/>
          <w:vertAlign w:val="superscript"/>
          <w:lang w:val="en-GB"/>
        </w:rPr>
        <w:t>2</w:t>
      </w:r>
      <w:r w:rsidRPr="00AC0011">
        <w:rPr>
          <w:rFonts w:ascii="Times New Roman" w:hAnsi="Times New Roman"/>
          <w:sz w:val="24"/>
          <w:szCs w:val="24"/>
          <w:lang w:val="en-GB"/>
        </w:rPr>
        <w:t xml:space="preserve"> and MARCEL SWART</w:t>
      </w:r>
      <w:r w:rsidRPr="00AC0011">
        <w:rPr>
          <w:rFonts w:ascii="Times New Roman" w:hAnsi="Times New Roman"/>
          <w:i/>
          <w:sz w:val="24"/>
          <w:szCs w:val="24"/>
          <w:vertAlign w:val="superscript"/>
          <w:lang w:val="en-GB"/>
        </w:rPr>
        <w:t>*3,4</w:t>
      </w:r>
    </w:p>
    <w:p w:rsidR="00AC0011" w:rsidRPr="00AC0011" w:rsidRDefault="00AC0011" w:rsidP="00AC0011">
      <w:pPr>
        <w:spacing w:after="0" w:line="240" w:lineRule="auto"/>
        <w:rPr>
          <w:rFonts w:ascii="Times New Roman" w:hAnsi="Times New Roman" w:cs="Arial"/>
          <w:i/>
          <w:iCs/>
          <w:sz w:val="24"/>
          <w:szCs w:val="24"/>
          <w:lang w:val="nl-NL"/>
        </w:rPr>
      </w:pPr>
      <w:r w:rsidRPr="00AC0011">
        <w:rPr>
          <w:rFonts w:ascii="Times New Roman" w:hAnsi="Times New Roman" w:cs="Arial"/>
          <w:i/>
          <w:iCs/>
          <w:sz w:val="24"/>
          <w:szCs w:val="24"/>
          <w:vertAlign w:val="superscript"/>
          <w:lang w:val="nl-NL"/>
        </w:rPr>
        <w:t>1</w:t>
      </w:r>
      <w:r w:rsidRPr="00AC0011">
        <w:rPr>
          <w:rFonts w:ascii="Times New Roman" w:hAnsi="Times New Roman" w:cs="Arial"/>
          <w:i/>
          <w:iCs/>
          <w:sz w:val="24"/>
          <w:szCs w:val="24"/>
          <w:lang w:val="nl-NL"/>
        </w:rPr>
        <w:t>Faculty of Chemistry, University of Belgrade, Studentski Trg 12-16, 11001 Belgrade, Serbia,</w:t>
      </w:r>
      <w:r w:rsidRPr="00AC0011">
        <w:rPr>
          <w:rFonts w:ascii="Times New Roman" w:hAnsi="Times New Roman" w:cs="Arial"/>
          <w:i/>
          <w:iCs/>
          <w:sz w:val="24"/>
          <w:szCs w:val="24"/>
          <w:vertAlign w:val="superscript"/>
          <w:lang w:val="nl-NL"/>
        </w:rPr>
        <w:t xml:space="preserve"> 2</w:t>
      </w:r>
      <w:r w:rsidRPr="00AC0011">
        <w:rPr>
          <w:rFonts w:ascii="Times New Roman" w:hAnsi="Times New Roman" w:cs="Arial"/>
          <w:i/>
          <w:iCs/>
          <w:sz w:val="24"/>
          <w:szCs w:val="24"/>
          <w:lang w:val="nl-NL"/>
        </w:rPr>
        <w:t xml:space="preserve">Center for Chemistry, IChTM, University of Belgrade, Studentski Trg 12-16, 11001 Belgrade, Serbia, </w:t>
      </w:r>
      <w:r w:rsidRPr="00AC0011">
        <w:rPr>
          <w:rFonts w:ascii="Times New Roman" w:hAnsi="Times New Roman" w:cs="Arial"/>
          <w:i/>
          <w:iCs/>
          <w:sz w:val="24"/>
          <w:szCs w:val="24"/>
          <w:vertAlign w:val="superscript"/>
          <w:lang w:val="nl-NL"/>
        </w:rPr>
        <w:t>3</w:t>
      </w:r>
      <w:r w:rsidRPr="00AC0011">
        <w:rPr>
          <w:rFonts w:ascii="Times New Roman" w:hAnsi="Times New Roman" w:cs="Arial"/>
          <w:i/>
          <w:iCs/>
          <w:sz w:val="24"/>
          <w:szCs w:val="24"/>
          <w:lang w:val="nl-NL"/>
        </w:rPr>
        <w:t xml:space="preserve">Institut de Química Computacional i Catàlisi (IQCC) and Departament de Química, Universitat de Girona, Campus Montilivi, Facultat de Ciències, 17071 Girona, Spain and </w:t>
      </w:r>
      <w:r w:rsidRPr="00AC0011">
        <w:rPr>
          <w:rFonts w:ascii="Times New Roman" w:hAnsi="Times New Roman" w:cs="Arial"/>
          <w:i/>
          <w:iCs/>
          <w:sz w:val="24"/>
          <w:szCs w:val="24"/>
          <w:vertAlign w:val="superscript"/>
          <w:lang w:val="nl-NL"/>
        </w:rPr>
        <w:t>4</w:t>
      </w:r>
      <w:r w:rsidRPr="00AC0011">
        <w:rPr>
          <w:rFonts w:ascii="Times New Roman" w:hAnsi="Times New Roman" w:cs="Arial"/>
          <w:i/>
          <w:iCs/>
          <w:sz w:val="24"/>
          <w:szCs w:val="24"/>
          <w:lang w:val="nl-NL"/>
        </w:rPr>
        <w:t>Institució Catalana de Recerca i Estudis Avançats (ICREA), Pg. Lluís Companys 23, 08010 Barcelona, Spain</w:t>
      </w:r>
    </w:p>
    <w:p w:rsidR="00AC0011" w:rsidRPr="00AC0011" w:rsidRDefault="00AC0011" w:rsidP="00AC0011">
      <w:pPr>
        <w:spacing w:after="0" w:line="240" w:lineRule="auto"/>
        <w:rPr>
          <w:rFonts w:ascii="Times New Roman" w:hAnsi="Times New Roman"/>
          <w:sz w:val="24"/>
          <w:szCs w:val="24"/>
          <w:vertAlign w:val="superscript"/>
          <w:lang w:val="en-GB"/>
        </w:rPr>
      </w:pPr>
    </w:p>
    <w:p w:rsidR="00AC0011" w:rsidRPr="00AC0011" w:rsidRDefault="00AC0011" w:rsidP="00AC0011">
      <w:pPr>
        <w:spacing w:after="0" w:line="240" w:lineRule="auto"/>
        <w:rPr>
          <w:rFonts w:ascii="Times New Roman" w:hAnsi="Times New Roman"/>
          <w:sz w:val="24"/>
          <w:szCs w:val="24"/>
          <w:lang w:val="sr-Latn-RS"/>
        </w:rPr>
      </w:pPr>
      <w:r w:rsidRPr="00AC0011">
        <w:rPr>
          <w:rFonts w:ascii="Times New Roman" w:hAnsi="Times New Roman"/>
          <w:sz w:val="24"/>
          <w:szCs w:val="24"/>
          <w:vertAlign w:val="superscript"/>
          <w:lang w:val="en-GB"/>
        </w:rPr>
        <w:t>*</w:t>
      </w:r>
      <w:r w:rsidRPr="00AC0011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AC0011">
        <w:rPr>
          <w:rFonts w:ascii="Times New Roman" w:hAnsi="Times New Roman"/>
          <w:sz w:val="24"/>
          <w:szCs w:val="24"/>
        </w:rPr>
        <w:t>marcel.swart@icrea.cat</w:t>
      </w:r>
    </w:p>
    <w:p w:rsidR="00202991" w:rsidRDefault="00202991" w:rsidP="00224CB3">
      <w:pPr>
        <w:tabs>
          <w:tab w:val="left" w:pos="1640"/>
        </w:tabs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</w:p>
    <w:p w:rsidR="00202991" w:rsidRDefault="00202991" w:rsidP="00224CB3">
      <w:pPr>
        <w:tabs>
          <w:tab w:val="left" w:pos="1640"/>
        </w:tabs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</w:p>
    <w:p w:rsidR="00202991" w:rsidRDefault="00202991" w:rsidP="00224CB3">
      <w:pPr>
        <w:tabs>
          <w:tab w:val="left" w:pos="1640"/>
        </w:tabs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</w:p>
    <w:p w:rsidR="00224CB3" w:rsidRPr="00224CB3" w:rsidRDefault="00224CB3" w:rsidP="00224CB3">
      <w:pPr>
        <w:tabs>
          <w:tab w:val="left" w:pos="1640"/>
        </w:tabs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  <w:r w:rsidRPr="00224CB3">
        <w:rPr>
          <w:rFonts w:ascii="Times New Roman" w:eastAsia="Times New Roman" w:hAnsi="Times New Roman"/>
          <w:sz w:val="24"/>
          <w:szCs w:val="24"/>
        </w:rPr>
        <w:tab/>
      </w:r>
    </w:p>
    <w:p w:rsidR="00224CB3" w:rsidRDefault="00224CB3" w:rsidP="00224CB3">
      <w:pPr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</w:p>
    <w:p w:rsidR="00FE579E" w:rsidRDefault="00FE579E" w:rsidP="00D42DEC">
      <w:pPr>
        <w:tabs>
          <w:tab w:val="left" w:pos="7716"/>
        </w:tabs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</w:p>
    <w:p w:rsidR="001E1909" w:rsidRDefault="001E1909" w:rsidP="001E1909">
      <w:pPr>
        <w:rPr>
          <w:rFonts w:ascii="Times New Roman" w:eastAsia="Times New Roman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t>Table S1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b/>
          <w:sz w:val="24"/>
          <w:szCs w:val="24"/>
        </w:rPr>
        <w:t>1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 (ground state), intermediate and high spin state.</w:t>
      </w:r>
      <w:r>
        <w:rPr>
          <w:rFonts w:ascii="Times New Roman" w:eastAsiaTheme="minorHAnsi" w:hAnsi="Times New Roman"/>
          <w:sz w:val="24"/>
          <w:szCs w:val="24"/>
        </w:rPr>
        <w:t xml:space="preserve">                                                                        </w:t>
      </w:r>
      <w:r w:rsidRPr="00224CB3">
        <w:rPr>
          <w:rFonts w:ascii="Times New Roman" w:eastAsia="Times New Roman" w:hAnsi="Times New Roman"/>
          <w:sz w:val="24"/>
          <w:szCs w:val="24"/>
        </w:rPr>
        <w:t>p. S</w:t>
      </w:r>
      <w:r>
        <w:rPr>
          <w:rFonts w:ascii="Times New Roman" w:eastAsia="Times New Roman" w:hAnsi="Times New Roman"/>
          <w:sz w:val="24"/>
          <w:szCs w:val="24"/>
        </w:rPr>
        <w:t>3</w:t>
      </w:r>
    </w:p>
    <w:p w:rsid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t>Table S2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b/>
          <w:sz w:val="24"/>
          <w:szCs w:val="24"/>
        </w:rPr>
        <w:t>2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, intermediate (ground state) and high spin state.</w:t>
      </w:r>
      <w:r w:rsidRPr="001E1909">
        <w:rPr>
          <w:rFonts w:ascii="Times New Roman" w:eastAsia="Times New Roman" w:hAnsi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/>
          <w:sz w:val="24"/>
          <w:szCs w:val="24"/>
        </w:rPr>
        <w:t xml:space="preserve">                                                                                  </w:t>
      </w:r>
      <w:r w:rsidRPr="00224CB3">
        <w:rPr>
          <w:rFonts w:ascii="Times New Roman" w:eastAsia="Times New Roman" w:hAnsi="Times New Roman"/>
          <w:sz w:val="24"/>
          <w:szCs w:val="24"/>
        </w:rPr>
        <w:t>p. S</w:t>
      </w:r>
      <w:r>
        <w:rPr>
          <w:rFonts w:ascii="Times New Roman" w:eastAsia="Times New Roman" w:hAnsi="Times New Roman"/>
          <w:sz w:val="24"/>
          <w:szCs w:val="24"/>
        </w:rPr>
        <w:t>4</w:t>
      </w:r>
    </w:p>
    <w:p w:rsid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t>Table S3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b/>
          <w:sz w:val="24"/>
          <w:szCs w:val="24"/>
        </w:rPr>
        <w:t>3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, intermediate and high spin state (ground state).</w:t>
      </w:r>
      <w:r>
        <w:rPr>
          <w:rFonts w:ascii="Times New Roman" w:eastAsiaTheme="minorHAnsi" w:hAnsi="Times New Roman"/>
          <w:sz w:val="24"/>
          <w:szCs w:val="24"/>
        </w:rPr>
        <w:t xml:space="preserve">                                                                                     </w:t>
      </w:r>
      <w:r w:rsidRPr="00224CB3">
        <w:rPr>
          <w:rFonts w:ascii="Times New Roman" w:eastAsia="Times New Roman" w:hAnsi="Times New Roman"/>
          <w:sz w:val="24"/>
          <w:szCs w:val="24"/>
        </w:rPr>
        <w:t>p. S</w:t>
      </w:r>
      <w:r>
        <w:rPr>
          <w:rFonts w:ascii="Times New Roman" w:eastAsia="Times New Roman" w:hAnsi="Times New Roman"/>
          <w:sz w:val="24"/>
          <w:szCs w:val="24"/>
        </w:rPr>
        <w:t>5</w:t>
      </w:r>
    </w:p>
    <w:p w:rsid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t>Table S4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i/>
          <w:sz w:val="24"/>
          <w:szCs w:val="24"/>
        </w:rPr>
        <w:t>trans</w:t>
      </w:r>
      <w:r w:rsidRPr="001E1909">
        <w:rPr>
          <w:rFonts w:ascii="Times New Roman" w:eastAsiaTheme="minorHAnsi" w:hAnsi="Times New Roman"/>
          <w:b/>
          <w:sz w:val="24"/>
          <w:szCs w:val="24"/>
        </w:rPr>
        <w:t>-4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 (ground state), intermediate and high spin state.</w:t>
      </w:r>
      <w:r>
        <w:rPr>
          <w:rFonts w:ascii="Times New Roman" w:eastAsiaTheme="minorHAnsi" w:hAnsi="Times New Roman"/>
          <w:sz w:val="24"/>
          <w:szCs w:val="24"/>
        </w:rPr>
        <w:t xml:space="preserve">                                                                        </w:t>
      </w:r>
      <w:r w:rsidRPr="00224CB3">
        <w:rPr>
          <w:rFonts w:ascii="Times New Roman" w:eastAsia="Times New Roman" w:hAnsi="Times New Roman"/>
          <w:sz w:val="24"/>
          <w:szCs w:val="24"/>
        </w:rPr>
        <w:t>p. S</w:t>
      </w:r>
      <w:r>
        <w:rPr>
          <w:rFonts w:ascii="Times New Roman" w:eastAsia="Times New Roman" w:hAnsi="Times New Roman"/>
          <w:sz w:val="24"/>
          <w:szCs w:val="24"/>
        </w:rPr>
        <w:t>6</w:t>
      </w:r>
    </w:p>
    <w:p w:rsid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t>Table S5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i/>
          <w:sz w:val="24"/>
          <w:szCs w:val="24"/>
        </w:rPr>
        <w:t>trans</w:t>
      </w:r>
      <w:r w:rsidRPr="001E1909">
        <w:rPr>
          <w:rFonts w:ascii="Times New Roman" w:eastAsiaTheme="minorHAnsi" w:hAnsi="Times New Roman"/>
          <w:b/>
          <w:sz w:val="24"/>
          <w:szCs w:val="24"/>
        </w:rPr>
        <w:t xml:space="preserve">-5 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 (ground state), intermediate and high spin state.</w:t>
      </w:r>
      <w:r>
        <w:rPr>
          <w:rFonts w:ascii="Times New Roman" w:eastAsiaTheme="minorHAnsi" w:hAnsi="Times New Roman"/>
          <w:sz w:val="24"/>
          <w:szCs w:val="24"/>
        </w:rPr>
        <w:t xml:space="preserve">                                                                         </w:t>
      </w:r>
      <w:r w:rsidRPr="00224CB3">
        <w:rPr>
          <w:rFonts w:ascii="Times New Roman" w:eastAsia="Times New Roman" w:hAnsi="Times New Roman"/>
          <w:sz w:val="24"/>
          <w:szCs w:val="24"/>
        </w:rPr>
        <w:t>p. S</w:t>
      </w:r>
      <w:r>
        <w:rPr>
          <w:rFonts w:ascii="Times New Roman" w:eastAsia="Times New Roman" w:hAnsi="Times New Roman"/>
          <w:sz w:val="24"/>
          <w:szCs w:val="24"/>
        </w:rPr>
        <w:t>7</w:t>
      </w:r>
    </w:p>
    <w:p w:rsid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lastRenderedPageBreak/>
        <w:t>Table S6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i/>
          <w:sz w:val="24"/>
          <w:szCs w:val="24"/>
        </w:rPr>
        <w:t>mezo</w:t>
      </w:r>
      <w:r w:rsidRPr="001E1909">
        <w:rPr>
          <w:rFonts w:ascii="Times New Roman" w:eastAsiaTheme="minorHAnsi" w:hAnsi="Times New Roman"/>
          <w:b/>
          <w:sz w:val="24"/>
          <w:szCs w:val="24"/>
        </w:rPr>
        <w:t>-6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, intermediate and high spin state.</w:t>
      </w:r>
      <w:r>
        <w:rPr>
          <w:rFonts w:ascii="Times New Roman" w:eastAsiaTheme="minorHAnsi" w:hAnsi="Times New Roman"/>
          <w:sz w:val="24"/>
          <w:szCs w:val="24"/>
        </w:rPr>
        <w:t xml:space="preserve">                                                                                                     </w:t>
      </w:r>
      <w:r w:rsidRPr="00224CB3">
        <w:rPr>
          <w:rFonts w:ascii="Times New Roman" w:eastAsia="Times New Roman" w:hAnsi="Times New Roman"/>
          <w:sz w:val="24"/>
          <w:szCs w:val="24"/>
        </w:rPr>
        <w:t>p. S</w:t>
      </w:r>
      <w:r>
        <w:rPr>
          <w:rFonts w:ascii="Times New Roman" w:eastAsia="Times New Roman" w:hAnsi="Times New Roman"/>
          <w:sz w:val="24"/>
          <w:szCs w:val="24"/>
        </w:rPr>
        <w:t>8</w:t>
      </w:r>
    </w:p>
    <w:p w:rsid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t>Table S7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i/>
          <w:sz w:val="24"/>
          <w:szCs w:val="24"/>
        </w:rPr>
        <w:t>mezo</w:t>
      </w:r>
      <w:r w:rsidRPr="001E1909">
        <w:rPr>
          <w:rFonts w:ascii="Times New Roman" w:eastAsiaTheme="minorHAnsi" w:hAnsi="Times New Roman"/>
          <w:b/>
          <w:sz w:val="24"/>
          <w:szCs w:val="24"/>
        </w:rPr>
        <w:t>-7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, intermediate and high spin state.</w:t>
      </w:r>
      <w:r w:rsidRPr="001E1909">
        <w:rPr>
          <w:rFonts w:asciiTheme="minorHAnsi" w:eastAsiaTheme="minorHAnsi" w:hAnsiTheme="minorHAnsi" w:cstheme="minorBidi"/>
        </w:rPr>
        <w:t xml:space="preserve"> </w:t>
      </w:r>
      <w:r>
        <w:rPr>
          <w:rFonts w:ascii="Times New Roman" w:eastAsiaTheme="minorHAnsi" w:hAnsi="Times New Roman"/>
          <w:sz w:val="24"/>
          <w:szCs w:val="24"/>
        </w:rPr>
        <w:t xml:space="preserve">                                                                                                    </w:t>
      </w:r>
      <w:r w:rsidRPr="00224CB3">
        <w:rPr>
          <w:rFonts w:ascii="Times New Roman" w:eastAsia="Times New Roman" w:hAnsi="Times New Roman"/>
          <w:sz w:val="24"/>
          <w:szCs w:val="24"/>
        </w:rPr>
        <w:t>p. S</w:t>
      </w:r>
      <w:r>
        <w:rPr>
          <w:rFonts w:ascii="Times New Roman" w:eastAsia="Times New Roman" w:hAnsi="Times New Roman"/>
          <w:sz w:val="24"/>
          <w:szCs w:val="24"/>
        </w:rPr>
        <w:t>9</w:t>
      </w:r>
    </w:p>
    <w:p w:rsidR="00AB63B4" w:rsidRDefault="00AB63B4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t>Table S8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b/>
          <w:sz w:val="24"/>
          <w:szCs w:val="24"/>
        </w:rPr>
        <w:t>8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, intermediate and high spin state (ground state).</w:t>
      </w:r>
      <w:r>
        <w:rPr>
          <w:rFonts w:ascii="Times New Roman" w:eastAsiaTheme="minorHAnsi" w:hAnsi="Times New Roman"/>
          <w:sz w:val="24"/>
          <w:szCs w:val="24"/>
        </w:rPr>
        <w:t xml:space="preserve">                                                                                       </w:t>
      </w:r>
      <w:r w:rsidRPr="00224CB3">
        <w:rPr>
          <w:rFonts w:ascii="Times New Roman" w:eastAsia="Times New Roman" w:hAnsi="Times New Roman"/>
          <w:sz w:val="24"/>
          <w:szCs w:val="24"/>
        </w:rPr>
        <w:t xml:space="preserve">p. </w:t>
      </w:r>
      <w:r>
        <w:rPr>
          <w:rFonts w:ascii="Times New Roman" w:eastAsia="Times New Roman" w:hAnsi="Times New Roman"/>
          <w:sz w:val="24"/>
          <w:szCs w:val="24"/>
        </w:rPr>
        <w:t>10</w:t>
      </w:r>
    </w:p>
    <w:p w:rsid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t>Table S9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b/>
          <w:sz w:val="24"/>
          <w:szCs w:val="24"/>
        </w:rPr>
        <w:t>9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, intermediate (ground state) and high spin state.</w:t>
      </w:r>
      <w:r>
        <w:rPr>
          <w:rFonts w:ascii="Times New Roman" w:eastAsiaTheme="minorHAnsi" w:hAnsi="Times New Roman"/>
          <w:sz w:val="24"/>
          <w:szCs w:val="24"/>
        </w:rPr>
        <w:t xml:space="preserve">                                                                                      </w:t>
      </w:r>
      <w:r w:rsidRPr="00224CB3">
        <w:rPr>
          <w:rFonts w:ascii="Times New Roman" w:eastAsia="Times New Roman" w:hAnsi="Times New Roman"/>
          <w:sz w:val="24"/>
          <w:szCs w:val="24"/>
        </w:rPr>
        <w:t>p. S</w:t>
      </w:r>
      <w:r>
        <w:rPr>
          <w:rFonts w:ascii="Times New Roman" w:eastAsia="Times New Roman" w:hAnsi="Times New Roman"/>
          <w:sz w:val="24"/>
          <w:szCs w:val="24"/>
        </w:rPr>
        <w:t>11</w:t>
      </w:r>
    </w:p>
    <w:p w:rsid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p w:rsidR="00FE579E" w:rsidRPr="00224CB3" w:rsidRDefault="00FE579E" w:rsidP="00224CB3">
      <w:pPr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</w:p>
    <w:p w:rsidR="00363430" w:rsidRPr="00363430" w:rsidRDefault="00363430" w:rsidP="00363430">
      <w:pPr>
        <w:pStyle w:val="ListParagraph"/>
        <w:spacing w:line="36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363430">
        <w:rPr>
          <w:rFonts w:ascii="Times New Roman" w:hAnsi="Times New Roman"/>
          <w:b/>
          <w:sz w:val="24"/>
          <w:szCs w:val="24"/>
        </w:rPr>
        <w:t>Table S</w:t>
      </w:r>
      <w:r w:rsidR="001E1909">
        <w:rPr>
          <w:rFonts w:ascii="Times New Roman" w:hAnsi="Times New Roman"/>
          <w:b/>
          <w:sz w:val="24"/>
          <w:szCs w:val="24"/>
        </w:rPr>
        <w:t>10</w:t>
      </w:r>
      <w:r w:rsidRPr="00363430">
        <w:rPr>
          <w:rFonts w:ascii="Times New Roman" w:hAnsi="Times New Roman"/>
          <w:b/>
          <w:sz w:val="24"/>
          <w:szCs w:val="24"/>
        </w:rPr>
        <w:t>.</w:t>
      </w:r>
      <w:r w:rsidRPr="00363430">
        <w:rPr>
          <w:rFonts w:ascii="Times New Roman" w:hAnsi="Times New Roman"/>
          <w:sz w:val="24"/>
          <w:szCs w:val="24"/>
        </w:rPr>
        <w:t xml:space="preserve"> OPBE/TZP ligand binding energy (kcal/mol) for </w:t>
      </w:r>
      <w:r w:rsidRPr="00363430">
        <w:rPr>
          <w:rFonts w:ascii="Times New Roman" w:hAnsi="Times New Roman"/>
          <w:i/>
          <w:sz w:val="24"/>
          <w:szCs w:val="24"/>
        </w:rPr>
        <w:t>trans/</w:t>
      </w:r>
      <w:r w:rsidR="00522723" w:rsidRPr="00522723">
        <w:rPr>
          <w:rFonts w:ascii="Times New Roman" w:hAnsi="Times New Roman"/>
          <w:i/>
          <w:sz w:val="24"/>
          <w:szCs w:val="24"/>
        </w:rPr>
        <w:t>Me</w:t>
      </w:r>
      <w:r w:rsidRPr="00363430">
        <w:rPr>
          <w:rFonts w:ascii="Times New Roman" w:hAnsi="Times New Roman"/>
          <w:i/>
          <w:sz w:val="24"/>
          <w:szCs w:val="24"/>
        </w:rPr>
        <w:t>so</w:t>
      </w:r>
      <w:r w:rsidRPr="00363430">
        <w:rPr>
          <w:rFonts w:ascii="Times New Roman" w:hAnsi="Times New Roman"/>
          <w:sz w:val="24"/>
          <w:szCs w:val="24"/>
        </w:rPr>
        <w:t>-(Fe(</w:t>
      </w:r>
      <w:r w:rsidR="00522723" w:rsidRPr="00522723">
        <w:rPr>
          <w:rFonts w:ascii="Times New Roman" w:hAnsi="Times New Roman"/>
          <w:sz w:val="24"/>
          <w:szCs w:val="24"/>
        </w:rPr>
        <w:t>NH)S</w:t>
      </w:r>
      <w:r w:rsidR="00522723" w:rsidRPr="00522723">
        <w:rPr>
          <w:rFonts w:ascii="Times New Roman" w:hAnsi="Times New Roman"/>
          <w:sz w:val="24"/>
          <w:szCs w:val="24"/>
          <w:vertAlign w:val="subscript"/>
        </w:rPr>
        <w:t>4</w:t>
      </w:r>
      <w:r w:rsidRPr="00363430">
        <w:rPr>
          <w:rFonts w:ascii="Times New Roman" w:hAnsi="Times New Roman"/>
          <w:sz w:val="24"/>
          <w:szCs w:val="24"/>
        </w:rPr>
        <w:t>)L</w:t>
      </w:r>
    </w:p>
    <w:p w:rsidR="00224CB3" w:rsidRPr="00224CB3" w:rsidRDefault="00363430" w:rsidP="00224CB3">
      <w:pPr>
        <w:tabs>
          <w:tab w:val="right" w:pos="9356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>
        <w:rPr>
          <w:rFonts w:ascii="Times New Roman" w:eastAsia="Times New Roman" w:hAnsi="Times New Roman"/>
          <w:sz w:val="24"/>
          <w:szCs w:val="24"/>
        </w:rPr>
        <w:t xml:space="preserve">                                                                                                     </w:t>
      </w:r>
      <w:r w:rsidR="001E1909">
        <w:rPr>
          <w:rFonts w:ascii="Times New Roman" w:eastAsia="Times New Roman" w:hAnsi="Times New Roman"/>
          <w:sz w:val="24"/>
          <w:szCs w:val="24"/>
        </w:rPr>
        <w:t xml:space="preserve">       </w:t>
      </w:r>
      <w:r>
        <w:rPr>
          <w:rFonts w:ascii="Times New Roman" w:eastAsia="Times New Roman" w:hAnsi="Times New Roman"/>
          <w:sz w:val="24"/>
          <w:szCs w:val="24"/>
        </w:rPr>
        <w:t xml:space="preserve">     </w:t>
      </w:r>
      <w:r w:rsidR="00224CB3" w:rsidRPr="00224CB3">
        <w:rPr>
          <w:rFonts w:ascii="Times New Roman" w:eastAsia="Times New Roman" w:hAnsi="Times New Roman"/>
          <w:sz w:val="24"/>
          <w:szCs w:val="24"/>
        </w:rPr>
        <w:t>p. S</w:t>
      </w:r>
      <w:r w:rsidR="001E1909">
        <w:rPr>
          <w:rFonts w:ascii="Times New Roman" w:eastAsia="Times New Roman" w:hAnsi="Times New Roman"/>
          <w:sz w:val="24"/>
          <w:szCs w:val="24"/>
        </w:rPr>
        <w:t>1</w:t>
      </w:r>
      <w:r w:rsidR="00224CB3" w:rsidRPr="00224CB3">
        <w:rPr>
          <w:rFonts w:ascii="Times New Roman" w:eastAsia="Times New Roman" w:hAnsi="Times New Roman"/>
          <w:sz w:val="24"/>
          <w:szCs w:val="24"/>
        </w:rPr>
        <w:t>2</w:t>
      </w:r>
    </w:p>
    <w:p w:rsidR="009F01C8" w:rsidRDefault="009F01C8" w:rsidP="009F01C8">
      <w:pPr>
        <w:rPr>
          <w:rFonts w:ascii="Times New Roman" w:eastAsia="Times New Roman" w:hAnsi="Times New Roman"/>
          <w:b/>
          <w:sz w:val="24"/>
          <w:szCs w:val="24"/>
        </w:rPr>
      </w:pPr>
      <w:r>
        <w:rPr>
          <w:rFonts w:ascii="Times New Roman" w:eastAsia="Times New Roman" w:hAnsi="Times New Roman"/>
          <w:b/>
          <w:sz w:val="24"/>
          <w:szCs w:val="24"/>
        </w:rPr>
        <w:t>References</w:t>
      </w:r>
    </w:p>
    <w:p w:rsidR="009F01C8" w:rsidRPr="00224CB3" w:rsidRDefault="009F01C8" w:rsidP="009F01C8">
      <w:pPr>
        <w:tabs>
          <w:tab w:val="right" w:pos="9356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</w:rPr>
      </w:pPr>
      <w:r>
        <w:rPr>
          <w:rFonts w:ascii="Times New Roman" w:eastAsia="Times New Roman" w:hAnsi="Times New Roman"/>
          <w:sz w:val="24"/>
          <w:szCs w:val="24"/>
        </w:rPr>
        <w:t xml:space="preserve">                                                                                                                 </w:t>
      </w:r>
      <w:r w:rsidRPr="00224CB3">
        <w:rPr>
          <w:rFonts w:ascii="Times New Roman" w:eastAsia="Times New Roman" w:hAnsi="Times New Roman"/>
          <w:sz w:val="24"/>
          <w:szCs w:val="24"/>
        </w:rPr>
        <w:t>p. S</w:t>
      </w:r>
      <w:r>
        <w:rPr>
          <w:rFonts w:ascii="Times New Roman" w:eastAsia="Times New Roman" w:hAnsi="Times New Roman"/>
          <w:sz w:val="24"/>
          <w:szCs w:val="24"/>
        </w:rPr>
        <w:t>1</w:t>
      </w:r>
      <w:r w:rsidRPr="00224CB3">
        <w:rPr>
          <w:rFonts w:ascii="Times New Roman" w:eastAsia="Times New Roman" w:hAnsi="Times New Roman"/>
          <w:sz w:val="24"/>
          <w:szCs w:val="24"/>
        </w:rPr>
        <w:t>2</w:t>
      </w:r>
    </w:p>
    <w:p w:rsidR="00202991" w:rsidRPr="00224CB3" w:rsidRDefault="00202991" w:rsidP="00202991">
      <w:pPr>
        <w:tabs>
          <w:tab w:val="right" w:pos="9356"/>
        </w:tabs>
        <w:spacing w:line="360" w:lineRule="auto"/>
        <w:contextualSpacing/>
        <w:jc w:val="both"/>
        <w:rPr>
          <w:rFonts w:ascii="Times New Roman" w:eastAsia="Times New Roman" w:hAnsi="Times New Roman"/>
          <w:sz w:val="24"/>
          <w:szCs w:val="24"/>
        </w:rPr>
      </w:pPr>
    </w:p>
    <w:p w:rsidR="00534B85" w:rsidRDefault="007C5A90" w:rsidP="007C5A90">
      <w:pPr>
        <w:spacing w:after="0" w:line="240" w:lineRule="auto"/>
        <w:rPr>
          <w:rFonts w:ascii="Times New Roman" w:hAnsi="Times New Roman"/>
          <w:b/>
          <w:noProof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Coordinates of optimized structures</w:t>
      </w:r>
      <w:r>
        <w:rPr>
          <w:rFonts w:ascii="Times New Roman" w:hAnsi="Times New Roman"/>
          <w:b/>
          <w:noProof/>
          <w:sz w:val="24"/>
          <w:szCs w:val="24"/>
        </w:rPr>
        <w:t xml:space="preserve">                                                                  </w:t>
      </w:r>
    </w:p>
    <w:p w:rsidR="00224CB3" w:rsidRPr="007C5A90" w:rsidRDefault="001E1909" w:rsidP="00534B85">
      <w:pPr>
        <w:spacing w:after="0" w:line="240" w:lineRule="auto"/>
        <w:ind w:left="7080"/>
        <w:rPr>
          <w:rFonts w:ascii="Times New Roman" w:hAnsi="Times New Roman"/>
          <w:b/>
          <w:noProof/>
          <w:sz w:val="24"/>
          <w:szCs w:val="24"/>
        </w:rPr>
      </w:pPr>
      <w:r>
        <w:rPr>
          <w:rFonts w:ascii="Times New Roman" w:eastAsia="Times New Roman" w:hAnsi="Times New Roman"/>
          <w:sz w:val="24"/>
          <w:szCs w:val="24"/>
        </w:rPr>
        <w:t xml:space="preserve">        </w:t>
      </w:r>
      <w:r w:rsidR="00224CB3" w:rsidRPr="00224CB3">
        <w:rPr>
          <w:rFonts w:ascii="Times New Roman" w:eastAsia="Times New Roman" w:hAnsi="Times New Roman"/>
          <w:sz w:val="24"/>
          <w:szCs w:val="24"/>
        </w:rPr>
        <w:t>p. S</w:t>
      </w:r>
      <w:r>
        <w:rPr>
          <w:rFonts w:ascii="Times New Roman" w:eastAsia="Times New Roman" w:hAnsi="Times New Roman"/>
          <w:sz w:val="24"/>
          <w:szCs w:val="24"/>
        </w:rPr>
        <w:t>1</w:t>
      </w:r>
      <w:r w:rsidR="00363430">
        <w:rPr>
          <w:rFonts w:ascii="Times New Roman" w:eastAsia="Times New Roman" w:hAnsi="Times New Roman"/>
          <w:sz w:val="24"/>
          <w:szCs w:val="24"/>
        </w:rPr>
        <w:t>3</w:t>
      </w:r>
      <w:r w:rsidR="00224CB3" w:rsidRPr="00224CB3">
        <w:rPr>
          <w:rFonts w:ascii="Times New Roman" w:eastAsia="Times New Roman" w:hAnsi="Times New Roman"/>
          <w:sz w:val="24"/>
          <w:szCs w:val="24"/>
        </w:rPr>
        <w:t>-S</w:t>
      </w:r>
      <w:r w:rsidR="009F01C8">
        <w:rPr>
          <w:rFonts w:ascii="Times New Roman" w:eastAsia="Times New Roman" w:hAnsi="Times New Roman"/>
          <w:sz w:val="24"/>
          <w:szCs w:val="24"/>
        </w:rPr>
        <w:t>7</w:t>
      </w:r>
      <w:r w:rsidR="00AE0EE7">
        <w:rPr>
          <w:rFonts w:ascii="Times New Roman" w:eastAsia="Times New Roman" w:hAnsi="Times New Roman"/>
          <w:sz w:val="24"/>
          <w:szCs w:val="24"/>
        </w:rPr>
        <w:t>8</w:t>
      </w:r>
    </w:p>
    <w:p w:rsidR="00224CB3" w:rsidRPr="00224CB3" w:rsidRDefault="00224CB3" w:rsidP="00224CB3">
      <w:pPr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</w:p>
    <w:p w:rsidR="00224CB3" w:rsidRPr="00224CB3" w:rsidRDefault="00224CB3" w:rsidP="00224CB3">
      <w:pPr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</w:p>
    <w:p w:rsidR="00224CB3" w:rsidRDefault="00224CB3" w:rsidP="005D00F9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noProof/>
          <w:sz w:val="24"/>
          <w:szCs w:val="24"/>
        </w:rPr>
      </w:pPr>
    </w:p>
    <w:p w:rsidR="00835181" w:rsidRDefault="00835181" w:rsidP="005D00F9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noProof/>
          <w:sz w:val="24"/>
          <w:szCs w:val="24"/>
        </w:rPr>
      </w:pPr>
    </w:p>
    <w:p w:rsidR="00835181" w:rsidRDefault="00835181" w:rsidP="005D00F9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noProof/>
          <w:sz w:val="24"/>
          <w:szCs w:val="24"/>
        </w:rPr>
      </w:pPr>
    </w:p>
    <w:p w:rsidR="00363430" w:rsidRDefault="00363430">
      <w:pPr>
        <w:rPr>
          <w:rFonts w:ascii="Times New Roman" w:hAnsi="Times New Roman"/>
          <w:b/>
          <w:noProof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br w:type="page"/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lastRenderedPageBreak/>
        <w:t>Table S1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b/>
          <w:sz w:val="24"/>
          <w:szCs w:val="24"/>
        </w:rPr>
        <w:t>1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 (ground state), intermediate and high spin state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64"/>
        <w:gridCol w:w="1064"/>
        <w:gridCol w:w="1064"/>
        <w:gridCol w:w="1064"/>
        <w:gridCol w:w="1064"/>
      </w:tblGrid>
      <w:tr w:rsidR="001E1909" w:rsidRPr="001E1909" w:rsidTr="001E1909">
        <w:trPr>
          <w:jc w:val="center"/>
        </w:trPr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NC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pyr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</w:p>
        </w:tc>
      </w:tr>
      <w:tr w:rsidR="001E1909" w:rsidRPr="001E1909" w:rsidTr="001E1909">
        <w:trPr>
          <w:jc w:val="center"/>
        </w:trPr>
        <w:tc>
          <w:tcPr>
            <w:tcW w:w="2128" w:type="dxa"/>
            <w:gridSpan w:val="2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X-Ray</w:t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footnoteReference w:id="1"/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t>,</w:t>
            </w:r>
            <w:hyperlink w:anchor="_ENREF_1" w:tooltip="Noveron, 1998 #62" w:history="1"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begin"/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instrText xml:space="preserve"> ADDIN EN.CITE &lt;EndNote&gt;&lt;Cite&gt;&lt;Author&gt;Noveron&lt;/Author&gt;&lt;Year&gt;1998&lt;/Year&gt;&lt;RecNum&gt;62&lt;/RecNum&gt;&lt;DisplayText&gt;&lt;style face="superscript"&gt;1&lt;/style&gt;&lt;/DisplayText&gt;&lt;record&gt;&lt;rec-number&gt;62&lt;/rec-number&gt;&lt;foreign-keys&gt;&lt;key app="EN" db-id="0daet5errtxa0metsz4pr0daxrszxvw9tswt"&gt;62&lt;/key&gt;&lt;/foreign-keys&gt;&lt;ref-type name="Journal Article"&gt;17&lt;/ref-type&gt;&lt;contributors&gt;&lt;authors&gt;&lt;author&gt;Noveron, J. C.&lt;/author&gt;&lt;author&gt;Olmstead, M. M.&lt;/author&gt;&lt;author&gt;Mascharak, P. K.&lt;/author&gt;&lt;/authors&gt;&lt;/contributors&gt;&lt;titles&gt;&lt;title&gt;Effect of carboxamido N coordination to iron on the redox potential of low-spin non-heme iron centers with N,S coordination: Relevance to the iron site of nitrile hydratase&lt;/title&gt;&lt;secondary-title&gt;Inorganic Chemistry&lt;/secondary-title&gt;&lt;alt-title&gt;Inorg. Chem.&lt;/alt-title&gt;&lt;/titles&gt;&lt;periodical&gt;&lt;full-title&gt;Inorganic Chemistry&lt;/full-title&gt;&lt;/periodical&gt;&lt;pages&gt;1138-+&lt;/pages&gt;&lt;volume&gt;37&lt;/volume&gt;&lt;number&gt;6&lt;/number&gt;&lt;keywords&gt;&lt;keyword&gt;iron(iii) complexes&lt;/keyword&gt;&lt;keyword&gt;sulfur center&lt;/keyword&gt;&lt;keyword&gt;nonheme&lt;/keyword&gt;&lt;keyword&gt;ligand&lt;/keyword&gt;&lt;keyword&gt;brevibacterium&lt;/keyword&gt;&lt;keyword&gt;spectroscopy&lt;/keyword&gt;&lt;keyword&gt;dioxygen&lt;/keyword&gt;&lt;keyword&gt;enzyme&lt;/keyword&gt;&lt;keyword&gt;model&lt;/keyword&gt;&lt;keyword&gt;ion&lt;/keyword&gt;&lt;/keywords&gt;&lt;dates&gt;&lt;year&gt;1998&lt;/year&gt;&lt;pub-dates&gt;&lt;date&gt;Mar 23&lt;/date&gt;&lt;/pub-dates&gt;&lt;/dates&gt;&lt;accession-num&gt;ISI:000072735800001&lt;/accession-num&gt;&lt;label&gt;iron complexes 1&lt;/label&gt;&lt;urls&gt;&lt;related-urls&gt;&lt;url&gt;&amp;lt;Go to ISI&amp;gt;://000072735800001 &lt;/url&gt;&lt;/related-urls&gt;&lt;/urls&gt;&lt;/record&gt;&lt;/Cite&gt;&lt;/EndNote&gt;</w:instrTex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separate"/>
              </w:r>
              <w:r w:rsidRPr="001E1909">
                <w:rPr>
                  <w:rFonts w:ascii="Times New Roman" w:eastAsia="Times" w:hAnsi="Times New Roman"/>
                  <w:noProof/>
                  <w:sz w:val="24"/>
                  <w:szCs w:val="24"/>
                  <w:vertAlign w:val="superscript"/>
                </w:rPr>
                <w:t>1</w: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5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0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0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4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8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95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5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5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62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6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42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4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8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3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4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2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79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3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78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8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8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8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6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9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5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5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8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8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9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5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03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5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9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78</w:t>
            </w:r>
          </w:p>
        </w:tc>
      </w:tr>
    </w:tbl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br w:type="page"/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lastRenderedPageBreak/>
        <w:t>Table S2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b/>
          <w:sz w:val="24"/>
          <w:szCs w:val="24"/>
        </w:rPr>
        <w:t>2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, intermediate (ground state) and high spin state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64"/>
        <w:gridCol w:w="1064"/>
        <w:gridCol w:w="1064"/>
        <w:gridCol w:w="1064"/>
        <w:gridCol w:w="1064"/>
        <w:gridCol w:w="1064"/>
        <w:gridCol w:w="1064"/>
      </w:tblGrid>
      <w:tr w:rsidR="001E1909" w:rsidRPr="001E1909" w:rsidTr="001E1909">
        <w:trPr>
          <w:jc w:val="center"/>
        </w:trPr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Cl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  <w:lang w:val="sr-Cyrl-RS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lang w:val="sr-Cyrl-RS"/>
              </w:rPr>
              <w:t>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  <w:lang w:val="sr-Cyrl-RS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lang w:val="sr-Cyrl-RS"/>
              </w:rPr>
              <w:t>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  <w:lang w:val="sr-Cyrl-RS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lang w:val="sr-Cyrl-RS"/>
              </w:rPr>
              <w:t>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  <w:lang w:val="sr-Cyrl-RS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lang w:val="sr-Cyrl-RS"/>
              </w:rPr>
              <w:t>2</w:t>
            </w:r>
          </w:p>
        </w:tc>
      </w:tr>
      <w:tr w:rsidR="001E1909" w:rsidRPr="001E1909" w:rsidTr="001E1909">
        <w:trPr>
          <w:jc w:val="center"/>
        </w:trPr>
        <w:tc>
          <w:tcPr>
            <w:tcW w:w="2128" w:type="dxa"/>
            <w:gridSpan w:val="2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X-Ray</w:t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footnoteReference w:id="2"/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t>,</w:t>
            </w:r>
            <w:hyperlink w:anchor="_ENREF_2" w:tooltip="Fallon, 1984 #63" w:history="1">
              <w:r w:rsidRPr="001E1909">
                <w:rPr>
                  <w:rFonts w:ascii="Times New Roman" w:eastAsia="Times" w:hAnsi="Times New Roman"/>
                  <w:sz w:val="24"/>
                  <w:szCs w:val="24"/>
                  <w:vertAlign w:val="superscript"/>
                </w:rPr>
                <w:fldChar w:fldCharType="begin"/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  <w:vertAlign w:val="superscript"/>
                </w:rPr>
                <w:instrText xml:space="preserve"> ADDIN EN.CITE &lt;EndNote&gt;&lt;Cite&gt;&lt;Author&gt;Fallon&lt;/Author&gt;&lt;Year&gt;1984&lt;/Year&gt;&lt;RecNum&gt;63&lt;/RecNum&gt;&lt;DisplayText&gt;&lt;style face="superscript"&gt;2&lt;/style&gt;&lt;/DisplayText&gt;&lt;record&gt;&lt;rec-number&gt;63&lt;/rec-number&gt;&lt;foreign-keys&gt;&lt;key app="EN" db-id="0daet5errtxa0metsz4pr0daxrszxvw9tswt"&gt;63&lt;/key&gt;&lt;/foreign-keys&gt;&lt;ref-type name="Journal Article"&gt;17&lt;/ref-type&gt;&lt;contributors&gt;&lt;authors&gt;&lt;author&gt;Gary D. Fallon&lt;/author&gt;&lt;author&gt;Bryan M. Gatehouse&lt;/author&gt;&lt;author&gt;Peter J. Minari&lt;/author&gt;&lt;author&gt;Keith S. Murray&lt;/author&gt;&lt;author&gt;Burec O. West&lt;/author&gt;&lt;/authors&gt;&lt;/contributors&gt;&lt;titles&gt;&lt;title&gt;&lt;style face="normal" font="default" size="100%"&gt;Iron complexes of N-substituted thiosalicylideneimines. Part 3. Structure, Magnetism, and Mössbauer spectra of the complex chloro[&lt;/style&gt;&lt;style face="italic" font="default" size="100%"&gt;N,N&lt;/style&gt;&lt;style face="normal" font="default" size="100%"&gt;-ethylenebis(thiosalicylideneiminato)]iron(III), an intermediate-spin complex which exists in three crystalline forms&lt;/style&gt;&lt;/title&gt;&lt;secondary-title&gt;Journal of the Chemical Society Dalton Transactions&lt;/secondary-title&gt;&lt;/titles&gt;&lt;periodical&gt;&lt;full-title&gt;Journal of the Chemical Society Dalton Transactions&lt;/full-title&gt;&lt;/periodical&gt;&lt;pages&gt;2733-2739&lt;/pages&gt;&lt;dates&gt;&lt;year&gt;1984&lt;/year&gt;&lt;/dates&gt;&lt;label&gt;iron complexes 2&lt;/label&gt;&lt;urls&gt;&lt;/urls&gt;&lt;/record&gt;&lt;/Cite&gt;&lt;/EndNote&gt;</w:instrTex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  <w:vertAlign w:val="superscript"/>
                </w:rPr>
                <w:fldChar w:fldCharType="separate"/>
              </w:r>
              <w:r w:rsidRPr="001E1909">
                <w:rPr>
                  <w:rFonts w:ascii="Times New Roman" w:eastAsia="Times" w:hAnsi="Times New Roman"/>
                  <w:noProof/>
                  <w:sz w:val="24"/>
                  <w:szCs w:val="24"/>
                  <w:vertAlign w:val="superscript"/>
                </w:rPr>
                <w:t>2</w: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  <w:vertAlign w:val="superscript"/>
                </w:rPr>
                <w:fldChar w:fldCharType="end"/>
              </w:r>
            </w:hyperlink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3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9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8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7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3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7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4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4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1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8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88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8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6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6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4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40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8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5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5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0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08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6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1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1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7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7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1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4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4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5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54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1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6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6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1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1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0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5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5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7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4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4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3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34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2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9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9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3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3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8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0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02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6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6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6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61</w:t>
            </w:r>
          </w:p>
        </w:tc>
      </w:tr>
    </w:tbl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br w:type="page"/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lastRenderedPageBreak/>
        <w:t>Table S3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b/>
          <w:sz w:val="24"/>
          <w:szCs w:val="24"/>
        </w:rPr>
        <w:t>3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, intermediate and high spin state (ground state).</w:t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64"/>
        <w:gridCol w:w="1064"/>
        <w:gridCol w:w="1064"/>
        <w:gridCol w:w="1064"/>
        <w:gridCol w:w="1064"/>
        <w:gridCol w:w="1064"/>
        <w:gridCol w:w="1064"/>
      </w:tblGrid>
      <w:tr w:rsidR="001E1909" w:rsidRPr="001E1909" w:rsidTr="001E1909">
        <w:trPr>
          <w:jc w:val="center"/>
        </w:trPr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(CH2)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imidazole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3</w:t>
            </w:r>
          </w:p>
        </w:tc>
      </w:tr>
      <w:tr w:rsidR="001E1909" w:rsidRPr="001E1909" w:rsidTr="001E1909">
        <w:trPr>
          <w:jc w:val="center"/>
        </w:trPr>
        <w:tc>
          <w:tcPr>
            <w:tcW w:w="2128" w:type="dxa"/>
            <w:gridSpan w:val="2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X-Ray</w:t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footnoteReference w:id="3"/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t>,</w:t>
            </w:r>
            <w:hyperlink w:anchor="_ENREF_3" w:tooltip="Govindaswamy, 1995 #64" w:history="1">
              <w:r w:rsidRPr="001E1909">
                <w:rPr>
                  <w:rFonts w:ascii="Times New Roman" w:eastAsia="Times" w:hAnsi="Times New Roman"/>
                  <w:sz w:val="24"/>
                  <w:szCs w:val="24"/>
                  <w:vertAlign w:val="superscript"/>
                </w:rPr>
                <w:fldChar w:fldCharType="begin"/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  <w:vertAlign w:val="superscript"/>
                </w:rPr>
                <w:instrText xml:space="preserve"> ADDIN EN.CITE &lt;EndNote&gt;&lt;Cite&gt;&lt;Author&gt;Govindaswamy&lt;/Author&gt;&lt;Year&gt;1995&lt;/Year&gt;&lt;RecNum&gt;64&lt;/RecNum&gt;&lt;DisplayText&gt;&lt;style face="superscript"&gt;3&lt;/style&gt;&lt;/DisplayText&gt;&lt;record&gt;&lt;rec-number&gt;64&lt;/rec-number&gt;&lt;foreign-keys&gt;&lt;key app="EN" db-id="0daet5errtxa0metsz4pr0daxrszxvw9tswt"&gt;64&lt;/key&gt;&lt;/foreign-keys&gt;&lt;ref-type name="Journal Article"&gt;17&lt;/ref-type&gt;&lt;contributors&gt;&lt;authors&gt;&lt;author&gt;Govindaswamy, N.&lt;/author&gt;&lt;author&gt;Quarless, D. A.&lt;/author&gt;&lt;author&gt;Koch, S. A.&lt;/author&gt;&lt;/authors&gt;&lt;/contributors&gt;&lt;titles&gt;&lt;title&gt;New Amine Trithiolate Tripod Ligand and Its Iron(Ii) and Iron(Iii) Complexes&lt;/title&gt;&lt;secondary-title&gt;Journal of the American Chemical Society&lt;/secondary-title&gt;&lt;alt-title&gt;J. Am. Chem. Soc.&lt;/alt-title&gt;&lt;/titles&gt;&lt;periodical&gt;&lt;full-title&gt;Journal of the American Chemical Society&lt;/full-title&gt;&lt;abbr-1&gt;J. Am. Chem. Soc.&lt;/abbr-1&gt;&lt;/periodical&gt;&lt;alt-periodical&gt;&lt;full-title&gt;Journal of the American Chemical Society&lt;/full-title&gt;&lt;abbr-1&gt;J. Am. Chem. Soc.&lt;/abbr-1&gt;&lt;/alt-periodical&gt;&lt;pages&gt;8468-8469&lt;/pages&gt;&lt;volume&gt;117&lt;/volume&gt;&lt;number&gt;32&lt;/number&gt;&lt;keywords&gt;&lt;keyword&gt;crystal-structures&lt;/keyword&gt;&lt;keyword&gt;nitrile hydratase&lt;/keyword&gt;&lt;keyword&gt;models&lt;/keyword&gt;&lt;/keywords&gt;&lt;dates&gt;&lt;year&gt;1995&lt;/year&gt;&lt;pub-dates&gt;&lt;date&gt;Aug 16&lt;/date&gt;&lt;/pub-dates&gt;&lt;/dates&gt;&lt;accession-num&gt;ISI:A1995RP70600024&lt;/accession-num&gt;&lt;label&gt;iron complexes 3&lt;/label&gt;&lt;urls&gt;&lt;related-urls&gt;&lt;url&gt;&amp;lt;Go to ISI&amp;gt;://A1995RP70600024 &lt;/url&gt;&lt;/related-urls&gt;&lt;/urls&gt;&lt;/record&gt;&lt;/Cite&gt;&lt;/EndNote&gt;</w:instrTex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  <w:vertAlign w:val="superscript"/>
                </w:rPr>
                <w:fldChar w:fldCharType="separate"/>
              </w:r>
              <w:r w:rsidRPr="001E1909">
                <w:rPr>
                  <w:rFonts w:ascii="Times New Roman" w:eastAsia="Times" w:hAnsi="Times New Roman"/>
                  <w:noProof/>
                  <w:sz w:val="24"/>
                  <w:szCs w:val="24"/>
                  <w:vertAlign w:val="superscript"/>
                </w:rPr>
                <w:t>3</w: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  <w:vertAlign w:val="superscript"/>
                </w:rPr>
                <w:fldChar w:fldCharType="end"/>
              </w:r>
            </w:hyperlink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1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4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9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0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0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0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7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1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9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8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6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1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8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9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1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5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2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3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38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4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2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8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5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62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2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4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7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42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2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1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9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1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04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4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3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7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5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6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2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3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7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6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6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3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2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1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19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9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6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1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5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7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7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8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9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82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8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0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1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3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34</w:t>
            </w:r>
          </w:p>
        </w:tc>
      </w:tr>
    </w:tbl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br w:type="page"/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lastRenderedPageBreak/>
        <w:t>Table S4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i/>
          <w:sz w:val="24"/>
          <w:szCs w:val="24"/>
        </w:rPr>
        <w:t>trans</w:t>
      </w:r>
      <w:r w:rsidRPr="001E1909">
        <w:rPr>
          <w:rFonts w:ascii="Times New Roman" w:eastAsiaTheme="minorHAnsi" w:hAnsi="Times New Roman"/>
          <w:b/>
          <w:sz w:val="24"/>
          <w:szCs w:val="24"/>
        </w:rPr>
        <w:t>-4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 (ground state), intermediate and high spin state.</w:t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64"/>
        <w:gridCol w:w="1064"/>
        <w:gridCol w:w="1064"/>
        <w:gridCol w:w="1064"/>
        <w:gridCol w:w="1064"/>
        <w:gridCol w:w="1064"/>
        <w:gridCol w:w="1064"/>
        <w:gridCol w:w="1064"/>
      </w:tblGrid>
      <w:tr w:rsidR="001E1909" w:rsidRPr="001E1909" w:rsidTr="001E1909">
        <w:trPr>
          <w:jc w:val="center"/>
        </w:trPr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i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i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n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n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C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ax</w:t>
            </w:r>
          </w:p>
        </w:tc>
      </w:tr>
      <w:tr w:rsidR="001E1909" w:rsidRPr="001E1909" w:rsidTr="001E1909">
        <w:trPr>
          <w:jc w:val="center"/>
        </w:trPr>
        <w:tc>
          <w:tcPr>
            <w:tcW w:w="2128" w:type="dxa"/>
            <w:gridSpan w:val="2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X-Ray</w:t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footnoteReference w:id="4"/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t>,</w:t>
            </w:r>
            <w:hyperlink w:anchor="_ENREF_4" w:tooltip="Sellmann, 1988 #66" w:history="1"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begin"/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instrText xml:space="preserve"> ADDIN EN.CITE &lt;EndNote&gt;&lt;Cite&gt;&lt;Author&gt;Sellmann&lt;/Author&gt;&lt;Year&gt;1988&lt;/Year&gt;&lt;RecNum&gt;66&lt;/RecNum&gt;&lt;DisplayText&gt;&lt;style face="superscript"&gt;4&lt;/style&gt;&lt;/DisplayText&gt;&lt;record&gt;&lt;rec-number&gt;66&lt;/rec-number&gt;&lt;foreign-keys&gt;&lt;key app="EN" db-id="0daet5errtxa0metsz4pr0daxrszxvw9tswt"&gt;66&lt;/key&gt;&lt;/foreign-keys&gt;&lt;ref-type name="Journal Article"&gt;17&lt;/ref-type&gt;&lt;contributors&gt;&lt;authors&gt;&lt;author&gt;Dieter Sellmann&lt;/author&gt;&lt;author&gt;Herbert Kunstmann&lt;/author&gt;&lt;author&gt;Falk Knoch&lt;/author&gt;&lt;author&gt;Matthias Moll&lt;/author&gt;&lt;/authors&gt;&lt;/contributors&gt;&lt;titles&gt;&lt;title&gt;Transition-Metal complexes with sulfur ligands. 37&lt;/title&gt;&lt;secondary-title&gt;Inorganic Chemistry&lt;/secondary-title&gt;&lt;/titles&gt;&lt;periodical&gt;&lt;full-title&gt;Inorganic Chemistry&lt;/full-title&gt;&lt;/periodical&gt;&lt;pages&gt;4183-4190&lt;/pages&gt;&lt;volume&gt;27&lt;/volume&gt;&lt;dates&gt;&lt;year&gt;1988&lt;/year&gt;&lt;/dates&gt;&lt;urls&gt;&lt;/urls&gt;&lt;/record&gt;&lt;/Cite&gt;&lt;/EndNote&gt;</w:instrTex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separate"/>
              </w:r>
              <w:r w:rsidRPr="001E1909">
                <w:rPr>
                  <w:rFonts w:ascii="Times New Roman" w:eastAsia="Times" w:hAnsi="Times New Roman"/>
                  <w:noProof/>
                  <w:sz w:val="24"/>
                  <w:szCs w:val="24"/>
                  <w:vertAlign w:val="superscript"/>
                </w:rPr>
                <w:t>4</w: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0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0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74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74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8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6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8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7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71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8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9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6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6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74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68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8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9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6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3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5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50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9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6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9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7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70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82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2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6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4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9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72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38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7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2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5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5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5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92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5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2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2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73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19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9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4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8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1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75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93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6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3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4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8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6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82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6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2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5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3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71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15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6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2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5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8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73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48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4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7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3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2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6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14</w:t>
            </w:r>
          </w:p>
        </w:tc>
      </w:tr>
    </w:tbl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br w:type="page"/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lastRenderedPageBreak/>
        <w:t>Table S5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i/>
          <w:sz w:val="24"/>
          <w:szCs w:val="24"/>
        </w:rPr>
        <w:t>trans</w:t>
      </w:r>
      <w:r w:rsidRPr="001E1909">
        <w:rPr>
          <w:rFonts w:ascii="Times New Roman" w:eastAsiaTheme="minorHAnsi" w:hAnsi="Times New Roman"/>
          <w:b/>
          <w:sz w:val="24"/>
          <w:szCs w:val="24"/>
        </w:rPr>
        <w:t xml:space="preserve">-5 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 (ground state), intermediate and high spin state.</w:t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64"/>
        <w:gridCol w:w="1064"/>
        <w:gridCol w:w="1064"/>
        <w:gridCol w:w="1064"/>
        <w:gridCol w:w="1064"/>
        <w:gridCol w:w="1064"/>
        <w:gridCol w:w="1064"/>
        <w:gridCol w:w="1064"/>
      </w:tblGrid>
      <w:tr w:rsidR="001E1909" w:rsidRPr="001E1909" w:rsidTr="001E1909">
        <w:trPr>
          <w:jc w:val="center"/>
        </w:trPr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i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i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n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n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PMe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ax</w:t>
            </w:r>
          </w:p>
        </w:tc>
      </w:tr>
      <w:tr w:rsidR="001E1909" w:rsidRPr="001E1909" w:rsidTr="001E1909">
        <w:trPr>
          <w:jc w:val="center"/>
        </w:trPr>
        <w:tc>
          <w:tcPr>
            <w:tcW w:w="2128" w:type="dxa"/>
            <w:gridSpan w:val="2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X-Ray</w:t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footnoteReference w:id="5"/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t>,</w:t>
            </w:r>
            <w:hyperlink w:anchor="_ENREF_5" w:tooltip="Sellmann, 1994 #65" w:history="1"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begin"/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instrText xml:space="preserve"> ADDIN EN.CITE &lt;EndNote&gt;&lt;Cite&gt;&lt;Author&gt;Sellmann&lt;/Author&gt;&lt;Year&gt;1994&lt;/Year&gt;&lt;RecNum&gt;65&lt;/RecNum&gt;&lt;DisplayText&gt;&lt;style face="superscript"&gt;5&lt;/style&gt;&lt;/DisplayText&gt;&lt;record&gt;&lt;rec-number&gt;65&lt;/rec-number&gt;&lt;foreign-keys&gt;&lt;key app="EN" db-id="0daet5errtxa0metsz4pr0daxrszxvw9tswt"&gt;65&lt;/key&gt;&lt;/foreign-keys&gt;&lt;ref-type name="Journal Article"&gt;17&lt;/ref-type&gt;&lt;contributors&gt;&lt;authors&gt;&lt;author&gt;Sellmann, Dieter&lt;/author&gt;&lt;author&gt;Thomas Hofmann&lt;/author&gt;&lt;author&gt;Knoch, Falk&lt;/author&gt;&lt;/authors&gt;&lt;/contributors&gt;&lt;titles&gt;&lt;title&gt;Transition-Metal complexes with sulfur ligands CVI&lt;/title&gt;&lt;secondary-title&gt;Inorganica Chimica Acta&lt;/secondary-title&gt;&lt;/titles&gt;&lt;periodical&gt;&lt;full-title&gt;Inorganica Chimica Acta&lt;/full-title&gt;&lt;/periodical&gt;&lt;pages&gt;61-71&lt;/pages&gt;&lt;volume&gt;224&lt;/volume&gt;&lt;dates&gt;&lt;year&gt;1994&lt;/year&gt;&lt;/dates&gt;&lt;urls&gt;&lt;/urls&gt;&lt;/record&gt;&lt;/Cite&gt;&lt;/EndNote&gt;</w:instrTex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separate"/>
              </w:r>
              <w:r w:rsidRPr="001E1909">
                <w:rPr>
                  <w:rFonts w:ascii="Times New Roman" w:eastAsia="Times" w:hAnsi="Times New Roman"/>
                  <w:noProof/>
                  <w:sz w:val="24"/>
                  <w:szCs w:val="24"/>
                  <w:vertAlign w:val="superscript"/>
                </w:rPr>
                <w:t>5</w: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0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0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1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66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5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7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6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6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82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2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1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1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6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6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9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3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4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0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7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66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5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7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6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6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7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1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1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4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98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8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4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2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0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67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19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1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2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2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09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8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8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61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8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0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2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7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3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6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6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9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94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1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3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2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2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5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08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1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1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62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0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1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93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8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9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8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49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6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47</w:t>
            </w:r>
          </w:p>
        </w:tc>
      </w:tr>
    </w:tbl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br w:type="page"/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lastRenderedPageBreak/>
        <w:t>Table S6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i/>
          <w:sz w:val="24"/>
          <w:szCs w:val="24"/>
        </w:rPr>
        <w:t>mezo</w:t>
      </w:r>
      <w:r w:rsidRPr="001E1909">
        <w:rPr>
          <w:rFonts w:ascii="Times New Roman" w:eastAsiaTheme="minorHAnsi" w:hAnsi="Times New Roman"/>
          <w:b/>
          <w:sz w:val="24"/>
          <w:szCs w:val="24"/>
        </w:rPr>
        <w:t>-6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, intermediate and high spin state</w:t>
      </w:r>
      <w:r w:rsidR="00A63D41">
        <w:rPr>
          <w:rFonts w:ascii="Times New Roman" w:eastAsiaTheme="minorHAnsi" w:hAnsi="Times New Roman"/>
          <w:sz w:val="24"/>
          <w:szCs w:val="24"/>
        </w:rPr>
        <w:t xml:space="preserve"> </w:t>
      </w:r>
      <w:r w:rsidR="00A63D41" w:rsidRPr="001E1909">
        <w:rPr>
          <w:rFonts w:ascii="Times New Roman" w:eastAsiaTheme="minorHAnsi" w:hAnsi="Times New Roman"/>
          <w:sz w:val="24"/>
          <w:szCs w:val="24"/>
        </w:rPr>
        <w:t>(ground state)</w:t>
      </w:r>
      <w:r w:rsidRPr="001E1909">
        <w:rPr>
          <w:rFonts w:ascii="Times New Roman" w:eastAsiaTheme="minorHAnsi" w:hAnsi="Times New Roman"/>
          <w:sz w:val="24"/>
          <w:szCs w:val="24"/>
        </w:rPr>
        <w:t>.</w:t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64"/>
        <w:gridCol w:w="1064"/>
        <w:gridCol w:w="1064"/>
        <w:gridCol w:w="1064"/>
        <w:gridCol w:w="1064"/>
        <w:gridCol w:w="1064"/>
        <w:gridCol w:w="1064"/>
        <w:gridCol w:w="1064"/>
      </w:tblGrid>
      <w:tr w:rsidR="001E1909" w:rsidRPr="001E1909" w:rsidTr="001E1909">
        <w:trPr>
          <w:jc w:val="center"/>
        </w:trPr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i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i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n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n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ax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H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3</w:t>
            </w:r>
          </w:p>
        </w:tc>
      </w:tr>
      <w:tr w:rsidR="001E1909" w:rsidRPr="001E1909" w:rsidTr="001E1909">
        <w:trPr>
          <w:jc w:val="center"/>
        </w:trPr>
        <w:tc>
          <w:tcPr>
            <w:tcW w:w="2128" w:type="dxa"/>
            <w:gridSpan w:val="2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X-Ray</w:t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footnoteReference w:id="6"/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t>,</w:t>
            </w:r>
            <w:hyperlink w:anchor="_ENREF_6" w:tooltip="Sellmann, 1992 #67" w:history="1"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begin"/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instrText xml:space="preserve"> ADDIN EN.CITE &lt;EndNote&gt;&lt;Cite&gt;&lt;Author&gt;Sellmann&lt;/Author&gt;&lt;Year&gt;1992&lt;/Year&gt;&lt;RecNum&gt;67&lt;/RecNum&gt;&lt;DisplayText&gt;&lt;style face="superscript"&gt;6&lt;/style&gt;&lt;/DisplayText&gt;&lt;record&gt;&lt;rec-number&gt;67&lt;/rec-number&gt;&lt;foreign-keys&gt;&lt;key app="EN" db-id="0daet5errtxa0metsz4pr0daxrszxvw9tswt"&gt;67&lt;/key&gt;&lt;/foreign-keys&gt;&lt;ref-type name="Journal Article"&gt;17&lt;/ref-type&gt;&lt;contributors&gt;&lt;authors&gt;&lt;author&gt;Dieter Sellmann&lt;/author&gt;&lt;author&gt;Wolfgang Soglowek&lt;/author&gt;&lt;author&gt;Falk Knoch&lt;/author&gt;&lt;author&gt;Gerhard Ritter&lt;/author&gt;&lt;author&gt;Joachim Dengler&lt;/author&gt;&lt;/authors&gt;&lt;/contributors&gt;&lt;titles&gt;&lt;title&gt;Transition-Metal complexes with sulfur ligands. 88. Dependence of spin state, structure, and reactivity of [FeII(L)(&amp;apos;NHS4&amp;apos;)] complexes on the coligand L (L=CO, N2H2, N2H4, NH3, pyridine, NHCH3NH2, CH3OH, TH, P(OCH3)3, P(OPh)3); model complexes for iron nitrogenases&lt;/title&gt;&lt;secondary-title&gt;Inorganic Chemistry&lt;/secondary-title&gt;&lt;/titles&gt;&lt;periodical&gt;&lt;full-title&gt;Inorganic Chemistry&lt;/full-title&gt;&lt;/periodical&gt;&lt;pages&gt;3711-3717&lt;/pages&gt;&lt;volume&gt;31&lt;/volume&gt;&lt;dates&gt;&lt;year&gt;1992&lt;/year&gt;&lt;/dates&gt;&lt;urls&gt;&lt;/urls&gt;&lt;/record&gt;&lt;/Cite&gt;&lt;/EndNote&gt;</w:instrTex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separate"/>
              </w:r>
              <w:r w:rsidRPr="001E1909">
                <w:rPr>
                  <w:rFonts w:ascii="Times New Roman" w:eastAsia="Times" w:hAnsi="Times New Roman"/>
                  <w:noProof/>
                  <w:sz w:val="24"/>
                  <w:szCs w:val="24"/>
                  <w:vertAlign w:val="superscript"/>
                </w:rPr>
                <w:t>6</w: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8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9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9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58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8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95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17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17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1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25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3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4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4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3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3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503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2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56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56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2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2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96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17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17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3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28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4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4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40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414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5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53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53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5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4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7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0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3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3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0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5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65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7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0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0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7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5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41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5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67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67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5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1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60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0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3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3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0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6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69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8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1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1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8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5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414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8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62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62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8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1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47</w:t>
            </w:r>
          </w:p>
        </w:tc>
      </w:tr>
    </w:tbl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br w:type="page"/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lastRenderedPageBreak/>
        <w:t>Table S7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i/>
          <w:sz w:val="24"/>
          <w:szCs w:val="24"/>
        </w:rPr>
        <w:t>mezo</w:t>
      </w:r>
      <w:r w:rsidRPr="001E1909">
        <w:rPr>
          <w:rFonts w:ascii="Times New Roman" w:eastAsiaTheme="minorHAnsi" w:hAnsi="Times New Roman"/>
          <w:b/>
          <w:sz w:val="24"/>
          <w:szCs w:val="24"/>
        </w:rPr>
        <w:t>-7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, intermediate and high spin state</w:t>
      </w:r>
      <w:r w:rsidR="00A63D41">
        <w:rPr>
          <w:rFonts w:ascii="Times New Roman" w:eastAsiaTheme="minorHAnsi" w:hAnsi="Times New Roman"/>
          <w:sz w:val="24"/>
          <w:szCs w:val="24"/>
        </w:rPr>
        <w:t xml:space="preserve"> </w:t>
      </w:r>
      <w:r w:rsidR="00A63D41" w:rsidRPr="001E1909">
        <w:rPr>
          <w:rFonts w:ascii="Times New Roman" w:eastAsiaTheme="minorHAnsi" w:hAnsi="Times New Roman"/>
          <w:sz w:val="24"/>
          <w:szCs w:val="24"/>
        </w:rPr>
        <w:t>(ground state)</w:t>
      </w:r>
      <w:r w:rsidRPr="001E1909">
        <w:rPr>
          <w:rFonts w:ascii="Times New Roman" w:eastAsiaTheme="minorHAnsi" w:hAnsi="Times New Roman"/>
          <w:sz w:val="24"/>
          <w:szCs w:val="24"/>
        </w:rPr>
        <w:t>.</w:t>
      </w:r>
      <w:r w:rsidRPr="001E1909">
        <w:rPr>
          <w:rFonts w:asciiTheme="minorHAnsi" w:eastAsiaTheme="minorHAnsi" w:hAnsiTheme="minorHAnsi" w:cstheme="minorBidi"/>
        </w:rPr>
        <w:t xml:space="preserve">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64"/>
        <w:gridCol w:w="1064"/>
        <w:gridCol w:w="1064"/>
        <w:gridCol w:w="1064"/>
        <w:gridCol w:w="1064"/>
        <w:gridCol w:w="1064"/>
        <w:gridCol w:w="1064"/>
        <w:gridCol w:w="1064"/>
      </w:tblGrid>
      <w:tr w:rsidR="001E1909" w:rsidRPr="001E1909" w:rsidTr="001E1909">
        <w:trPr>
          <w:jc w:val="center"/>
        </w:trPr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i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i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H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n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n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S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b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</w:t>
            </w: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bscript"/>
              </w:rPr>
              <w:t>ax</w:t>
            </w:r>
          </w:p>
        </w:tc>
      </w:tr>
      <w:tr w:rsidR="001E1909" w:rsidRPr="001E1909" w:rsidTr="001E1909">
        <w:trPr>
          <w:jc w:val="center"/>
        </w:trPr>
        <w:tc>
          <w:tcPr>
            <w:tcW w:w="2128" w:type="dxa"/>
            <w:gridSpan w:val="2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X-Ray</w:t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footnoteReference w:id="7"/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t>,</w:t>
            </w:r>
            <w:hyperlink w:anchor="_ENREF_6" w:tooltip="Sellmann, 1992 #67" w:history="1"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begin"/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instrText xml:space="preserve"> ADDIN EN.CITE &lt;EndNote&gt;&lt;Cite&gt;&lt;Author&gt;Sellmann&lt;/Author&gt;&lt;Year&gt;1992&lt;/Year&gt;&lt;RecNum&gt;67&lt;/RecNum&gt;&lt;DisplayText&gt;&lt;style face="superscript"&gt;6&lt;/style&gt;&lt;/DisplayText&gt;&lt;record&gt;&lt;rec-number&gt;67&lt;/rec-number&gt;&lt;foreign-keys&gt;&lt;key app="EN" db-id="0daet5errtxa0metsz4pr0daxrszxvw9tswt"&gt;67&lt;/key&gt;&lt;/foreign-keys&gt;&lt;ref-type name="Journal Article"&gt;17&lt;/ref-type&gt;&lt;contributors&gt;&lt;authors&gt;&lt;author&gt;Dieter Sellmann&lt;/author&gt;&lt;author&gt;Wolfgang Soglowek&lt;/author&gt;&lt;author&gt;Falk Knoch&lt;/author&gt;&lt;author&gt;Gerhard Ritter&lt;/author&gt;&lt;author&gt;Joachim Dengler&lt;/author&gt;&lt;/authors&gt;&lt;/contributors&gt;&lt;titles&gt;&lt;title&gt;Transition-Metal complexes with sulfur ligands. 88. Dependence of spin state, structure, and reactivity of [FeII(L)(&amp;apos;NHS4&amp;apos;)] complexes on the coligand L (L=CO, N2H2, N2H4, NH3, pyridine, NHCH3NH2, CH3OH, TH, P(OCH3)3, P(OPh)3); model complexes for iron nitrogenases&lt;/title&gt;&lt;secondary-title&gt;Inorganic Chemistry&lt;/secondary-title&gt;&lt;/titles&gt;&lt;periodical&gt;&lt;full-title&gt;Inorganic Chemistry&lt;/full-title&gt;&lt;/periodical&gt;&lt;pages&gt;3711-3717&lt;/pages&gt;&lt;volume&gt;31&lt;/volume&gt;&lt;dates&gt;&lt;year&gt;1992&lt;/year&gt;&lt;/dates&gt;&lt;urls&gt;&lt;/urls&gt;&lt;/record&gt;&lt;/Cite&gt;&lt;/EndNote&gt;</w:instrTex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separate"/>
              </w:r>
              <w:r w:rsidRPr="001E1909">
                <w:rPr>
                  <w:rFonts w:ascii="Times New Roman" w:eastAsia="Times" w:hAnsi="Times New Roman"/>
                  <w:noProof/>
                  <w:sz w:val="24"/>
                  <w:szCs w:val="24"/>
                  <w:vertAlign w:val="superscript"/>
                </w:rPr>
                <w:t>6</w: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19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60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9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60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9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4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4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17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17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36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46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3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3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84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6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2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57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2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57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4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5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17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17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43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52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3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3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86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7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4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54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4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54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3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9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1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2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1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2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72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42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8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0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8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0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7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3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6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68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6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68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53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ing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9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1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3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1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3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076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trip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46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8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0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8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0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55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in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5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8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63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38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63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sz w:val="24"/>
                <w:szCs w:val="24"/>
              </w:rPr>
              <w:t>2.296</w:t>
            </w:r>
          </w:p>
        </w:tc>
      </w:tr>
    </w:tbl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sz w:val="24"/>
          <w:szCs w:val="24"/>
        </w:rPr>
        <w:br w:type="page"/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lastRenderedPageBreak/>
        <w:t>Table S8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b/>
          <w:sz w:val="24"/>
          <w:szCs w:val="24"/>
        </w:rPr>
        <w:t>8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, intermediate and high spin state (ground state).</w:t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64"/>
        <w:gridCol w:w="1064"/>
        <w:gridCol w:w="1064"/>
        <w:gridCol w:w="1064"/>
      </w:tblGrid>
      <w:tr w:rsidR="001E1909" w:rsidRPr="001E1909" w:rsidTr="001E1909">
        <w:trPr>
          <w:jc w:val="center"/>
        </w:trPr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Cl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</w:t>
            </w:r>
          </w:p>
        </w:tc>
      </w:tr>
      <w:tr w:rsidR="001E1909" w:rsidRPr="001E1909" w:rsidTr="001E1909">
        <w:trPr>
          <w:jc w:val="center"/>
        </w:trPr>
        <w:tc>
          <w:tcPr>
            <w:tcW w:w="2128" w:type="dxa"/>
            <w:gridSpan w:val="2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X-Ray</w:t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footnoteReference w:id="8"/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t>,</w:t>
            </w:r>
            <w:hyperlink w:anchor="_ENREF_7" w:tooltip="Morris, 2012 #77" w:history="1"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begin"/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instrText xml:space="preserve"> ADDIN EN.CITE &lt;EndNote&gt;&lt;Cite&gt;&lt;Author&gt;Morris&lt;/Author&gt;&lt;Year&gt;2012&lt;/Year&gt;&lt;RecNum&gt;77&lt;/RecNum&gt;&lt;DisplayText&gt;&lt;style face="superscript"&gt;7&lt;/style&gt;&lt;/DisplayText&gt;&lt;record&gt;&lt;rec-number&gt;77&lt;/rec-number&gt;&lt;foreign-keys&gt;&lt;key app="EN" db-id="0daet5errtxa0metsz4pr0daxrszxvw9tswt"&gt;77&lt;/key&gt;&lt;/foreign-keys&gt;&lt;ref-type name="Journal Article"&gt;17&lt;/ref-type&gt;&lt;contributors&gt;&lt;authors&gt;&lt;author&gt;Morris, William&lt;/author&gt;&lt;author&gt;Volosskiy, Boris&lt;/author&gt;&lt;author&gt;Demir, Selcuk&lt;/author&gt;&lt;author&gt;Gándara, Felipe&lt;/author&gt;&lt;author&gt;McGrier, Psaras L.&lt;/author&gt;&lt;author&gt;Furukawa, Hiroyasu&lt;/author&gt;&lt;author&gt;Cascio, Duilio&lt;/author&gt;&lt;author&gt;Stoddart, J. Fraser&lt;/author&gt;&lt;author&gt;Yaghi, Omar M.&lt;/author&gt;&lt;/authors&gt;&lt;/contributors&gt;&lt;titles&gt;&lt;title&gt;Synthesis, Structure, and Metalation of Two New Highly Porous Zirconium Metal–Organic Frameworks&lt;/title&gt;&lt;secondary-title&gt;Inorganic Chemistry&lt;/secondary-title&gt;&lt;/titles&gt;&lt;periodical&gt;&lt;full-title&gt;Inorganic Chemistry&lt;/full-title&gt;&lt;/periodical&gt;&lt;pages&gt;6443-6445&lt;/pages&gt;&lt;volume&gt;51&lt;/volume&gt;&lt;number&gt;12&lt;/number&gt;&lt;dates&gt;&lt;year&gt;2012&lt;/year&gt;&lt;pub-dates&gt;&lt;date&gt;2012/06/18&lt;/date&gt;&lt;/pub-dates&gt;&lt;/dates&gt;&lt;publisher&gt;American Chemical Society&lt;/publisher&gt;&lt;isbn&gt;0020-1669&lt;/isbn&gt;&lt;urls&gt;&lt;related-urls&gt;&lt;url&gt;http://dx.doi.org/10.1021/ic300825s&lt;/url&gt;&lt;/related-urls&gt;&lt;/urls&gt;&lt;electronic-resource-num&gt;10.1021/ic300825s&lt;/electronic-resource-num&gt;&lt;/record&gt;&lt;/Cite&gt;&lt;/EndNote&gt;</w:instrTex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separate"/>
              </w:r>
              <w:r w:rsidRPr="001E1909">
                <w:rPr>
                  <w:rFonts w:ascii="Times New Roman" w:eastAsia="Times" w:hAnsi="Times New Roman"/>
                  <w:noProof/>
                  <w:sz w:val="24"/>
                  <w:szCs w:val="24"/>
                  <w:vertAlign w:val="superscript"/>
                </w:rPr>
                <w:t>7</w: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15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2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94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8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1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89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90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3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8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19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9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0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85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85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8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05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7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93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6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95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5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26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0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07</w:t>
            </w:r>
          </w:p>
        </w:tc>
      </w:tr>
    </w:tbl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br w:type="page"/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  <w:r w:rsidRPr="001E1909">
        <w:rPr>
          <w:rFonts w:ascii="Times New Roman" w:eastAsiaTheme="minorHAnsi" w:hAnsi="Times New Roman"/>
          <w:b/>
          <w:sz w:val="24"/>
          <w:szCs w:val="24"/>
        </w:rPr>
        <w:lastRenderedPageBreak/>
        <w:t>Table S9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. Selected bond lenghts (Å) for compound </w:t>
      </w:r>
      <w:r w:rsidRPr="001E1909">
        <w:rPr>
          <w:rFonts w:ascii="Times New Roman" w:eastAsiaTheme="minorHAnsi" w:hAnsi="Times New Roman"/>
          <w:b/>
          <w:sz w:val="24"/>
          <w:szCs w:val="24"/>
        </w:rPr>
        <w:t>9</w:t>
      </w:r>
      <w:r w:rsidRPr="001E1909">
        <w:rPr>
          <w:rFonts w:ascii="Times New Roman" w:eastAsiaTheme="minorHAnsi" w:hAnsi="Times New Roman"/>
          <w:sz w:val="24"/>
          <w:szCs w:val="24"/>
        </w:rPr>
        <w:t xml:space="preserve"> at the low, intermediate (ground state) and high spin state.</w:t>
      </w:r>
    </w:p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64"/>
        <w:gridCol w:w="1064"/>
        <w:gridCol w:w="1064"/>
        <w:gridCol w:w="1064"/>
      </w:tblGrid>
      <w:tr w:rsidR="001E1909" w:rsidRPr="001E1909" w:rsidTr="001E1909">
        <w:trPr>
          <w:jc w:val="center"/>
        </w:trPr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Cl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e-N</w:t>
            </w:r>
          </w:p>
        </w:tc>
      </w:tr>
      <w:tr w:rsidR="001E1909" w:rsidRPr="001E1909" w:rsidTr="001E1909">
        <w:trPr>
          <w:jc w:val="center"/>
        </w:trPr>
        <w:tc>
          <w:tcPr>
            <w:tcW w:w="2128" w:type="dxa"/>
            <w:gridSpan w:val="2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X-Ray</w:t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footnoteReference w:id="9"/>
            </w:r>
            <w:r w:rsidRPr="001E1909"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  <w:t>,</w:t>
            </w:r>
            <w:hyperlink w:anchor="_ENREF_8" w:tooltip="Goslinski, 2006 #78" w:history="1">
              <w:r w:rsidRPr="001E1909">
                <w:rPr>
                  <w:rFonts w:ascii="Times New Roman" w:eastAsia="Times" w:hAnsi="Times New Roman"/>
                  <w:sz w:val="24"/>
                  <w:szCs w:val="24"/>
                  <w:vertAlign w:val="superscript"/>
                </w:rPr>
                <w:fldChar w:fldCharType="begin"/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  <w:vertAlign w:val="superscript"/>
                </w:rPr>
                <w:instrText xml:space="preserve"> ADDIN EN.CITE &lt;EndNote&gt;&lt;Cite&gt;&lt;Author&gt;Goslinski&lt;/Author&gt;&lt;Year&gt;2006&lt;/Year&gt;&lt;RecNum&gt;78&lt;/RecNum&gt;&lt;DisplayText&gt;&lt;style face="superscript"&gt;8&lt;/style&gt;&lt;/DisplayText&gt;&lt;record&gt;&lt;rec-number&gt;78&lt;/rec-number&gt;&lt;foreign-keys&gt;&lt;key app="EN" db-id="0daet5errtxa0metsz4pr0daxrszxvw9tswt"&gt;78&lt;/key&gt;&lt;/foreign-keys&gt;&lt;ref-type name="Journal Article"&gt;17&lt;/ref-type&gt;&lt;contributors&gt;&lt;authors&gt;&lt;author&gt;Goslinski, Tomasz&lt;/author&gt;&lt;author&gt;Zhong, Chang&lt;/author&gt;&lt;author&gt;Fuchter, Matthew J.&lt;/author&gt;&lt;author&gt;Stern, Charlotte L.&lt;/author&gt;&lt;author&gt;White, Andrew J. P.&lt;/author&gt;&lt;author&gt;Barrett, Anthony G. M.&lt;/author&gt;&lt;author&gt;Hoffman, Brian M.&lt;/author&gt;&lt;/authors&gt;&lt;/contributors&gt;&lt;titles&gt;&lt;title&gt;Porphyrazines as Molecular Scaffolds:  Flexible Syntheses of Novel Multimetallic Complexes&lt;/title&gt;&lt;secondary-title&gt;Inorganic Chemistry&lt;/secondary-title&gt;&lt;/titles&gt;&lt;periodical&gt;&lt;full-title&gt;Inorganic Chemistry&lt;/full-title&gt;&lt;/periodical&gt;&lt;pages&gt;3686-3694&lt;/pages&gt;&lt;volume&gt;45&lt;/volume&gt;&lt;number&gt;9&lt;/number&gt;&lt;dates&gt;&lt;year&gt;2006&lt;/year&gt;&lt;pub-dates&gt;&lt;date&gt;2006/05/01&lt;/date&gt;&lt;/pub-dates&gt;&lt;/dates&gt;&lt;publisher&gt;American Chemical Society&lt;/publisher&gt;&lt;isbn&gt;0020-1669&lt;/isbn&gt;&lt;urls&gt;&lt;related-urls&gt;&lt;url&gt;http://dx.doi.org/10.1021/ic060176n&lt;/url&gt;&lt;/related-urls&gt;&lt;/urls&gt;&lt;electronic-resource-num&gt;10.1021/ic060176n&lt;/electronic-resource-num&gt;&lt;/record&gt;&lt;/Cite&gt;&lt;/EndNote&gt;</w:instrTex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  <w:vertAlign w:val="superscript"/>
                </w:rPr>
                <w:fldChar w:fldCharType="separate"/>
              </w:r>
              <w:r w:rsidRPr="001E1909">
                <w:rPr>
                  <w:rFonts w:ascii="Times New Roman" w:eastAsia="Times" w:hAnsi="Times New Roman"/>
                  <w:noProof/>
                  <w:sz w:val="24"/>
                  <w:szCs w:val="24"/>
                  <w:vertAlign w:val="superscript"/>
                </w:rPr>
                <w:t>8</w:t>
              </w:r>
              <w:r w:rsidRPr="001E1909">
                <w:rPr>
                  <w:rFonts w:ascii="Times New Roman" w:eastAsia="Times" w:hAnsi="Times New Roman"/>
                  <w:sz w:val="24"/>
                  <w:szCs w:val="24"/>
                  <w:vertAlign w:val="superscript"/>
                </w:rPr>
                <w:fldChar w:fldCharType="end"/>
              </w:r>
            </w:hyperlink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2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3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97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15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6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36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56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29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OPBE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30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04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2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36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8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4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61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04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36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2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4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31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 w:val="restart"/>
            <w:vAlign w:val="center"/>
          </w:tcPr>
          <w:p w:rsidR="001E1909" w:rsidRPr="001E1909" w:rsidRDefault="001E1909" w:rsidP="001E1909">
            <w:pPr>
              <w:widowControl w:val="0"/>
              <w:suppressAutoHyphens/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S12g</w:t>
            </w:r>
          </w:p>
          <w:p w:rsidR="001E1909" w:rsidRPr="001E1909" w:rsidRDefault="001E1909" w:rsidP="001E1909">
            <w:pPr>
              <w:spacing w:line="360" w:lineRule="auto"/>
              <w:jc w:val="center"/>
              <w:rPr>
                <w:rFonts w:ascii="Times New Roman" w:eastAsiaTheme="minorHAnsi" w:hAnsi="Times New Roman"/>
                <w:b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b/>
                <w:sz w:val="24"/>
                <w:szCs w:val="24"/>
              </w:rPr>
              <w:t>cosmo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doubl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63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16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quar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254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47</w:t>
            </w:r>
          </w:p>
        </w:tc>
      </w:tr>
      <w:tr w:rsidR="001E1909" w:rsidRPr="001E1909" w:rsidTr="001E1909">
        <w:trPr>
          <w:jc w:val="center"/>
        </w:trPr>
        <w:tc>
          <w:tcPr>
            <w:tcW w:w="1064" w:type="dxa"/>
            <w:vMerge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widowControl w:val="0"/>
              <w:tabs>
                <w:tab w:val="left" w:pos="284"/>
              </w:tabs>
              <w:suppressAutoHyphens/>
              <w:snapToGrid w:val="0"/>
              <w:spacing w:line="360" w:lineRule="auto"/>
              <w:jc w:val="center"/>
              <w:rPr>
                <w:rFonts w:ascii="Times New Roman" w:eastAsia="Times" w:hAnsi="Times New Roman"/>
                <w:sz w:val="24"/>
                <w:szCs w:val="24"/>
                <w:vertAlign w:val="superscript"/>
              </w:rPr>
            </w:pPr>
            <w:r w:rsidRPr="001E1909">
              <w:rPr>
                <w:rFonts w:ascii="Times New Roman" w:eastAsia="Times" w:hAnsi="Times New Roman"/>
                <w:sz w:val="24"/>
                <w:szCs w:val="24"/>
              </w:rPr>
              <w:t>sextet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198</w:t>
            </w:r>
          </w:p>
        </w:tc>
        <w:tc>
          <w:tcPr>
            <w:tcW w:w="1064" w:type="dxa"/>
            <w:vAlign w:val="center"/>
          </w:tcPr>
          <w:p w:rsidR="001E1909" w:rsidRPr="001E1909" w:rsidRDefault="001E1909" w:rsidP="001E1909">
            <w:pPr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E1909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44</w:t>
            </w:r>
          </w:p>
        </w:tc>
      </w:tr>
    </w:tbl>
    <w:p w:rsidR="001E1909" w:rsidRPr="001E1909" w:rsidRDefault="001E1909" w:rsidP="001E1909">
      <w:pPr>
        <w:rPr>
          <w:rFonts w:ascii="Times New Roman" w:eastAsiaTheme="minorHAnsi" w:hAnsi="Times New Roman"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Pr="001E1909" w:rsidRDefault="001E1909" w:rsidP="001E1909">
      <w:pPr>
        <w:rPr>
          <w:rFonts w:ascii="Times New Roman" w:eastAsiaTheme="minorHAnsi" w:hAnsi="Times New Roman"/>
          <w:b/>
          <w:sz w:val="24"/>
          <w:szCs w:val="24"/>
        </w:rPr>
      </w:pPr>
    </w:p>
    <w:p w:rsidR="001E1909" w:rsidRDefault="001E1909">
      <w:pPr>
        <w:rPr>
          <w:rFonts w:ascii="Times New Roman" w:hAnsi="Times New Roman"/>
          <w:b/>
          <w:noProof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br w:type="page"/>
      </w:r>
    </w:p>
    <w:p w:rsidR="00835181" w:rsidRDefault="00835181">
      <w:pPr>
        <w:rPr>
          <w:rFonts w:ascii="Times New Roman" w:hAnsi="Times New Roman"/>
          <w:b/>
          <w:noProof/>
          <w:sz w:val="24"/>
          <w:szCs w:val="24"/>
        </w:rPr>
      </w:pPr>
    </w:p>
    <w:p w:rsidR="00FE579E" w:rsidRDefault="00FE579E" w:rsidP="005D00F9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sz w:val="24"/>
          <w:szCs w:val="24"/>
        </w:rPr>
      </w:pPr>
    </w:p>
    <w:p w:rsidR="00363430" w:rsidRPr="00363430" w:rsidRDefault="00363430" w:rsidP="00363430">
      <w:pPr>
        <w:pStyle w:val="ListParagraph"/>
        <w:spacing w:line="36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363430">
        <w:rPr>
          <w:rFonts w:ascii="Times New Roman" w:hAnsi="Times New Roman"/>
          <w:b/>
          <w:sz w:val="24"/>
          <w:szCs w:val="24"/>
        </w:rPr>
        <w:t>Table S1</w:t>
      </w:r>
      <w:r w:rsidR="001E1909">
        <w:rPr>
          <w:rFonts w:ascii="Times New Roman" w:hAnsi="Times New Roman"/>
          <w:b/>
          <w:sz w:val="24"/>
          <w:szCs w:val="24"/>
        </w:rPr>
        <w:t>0</w:t>
      </w:r>
      <w:r w:rsidRPr="00363430">
        <w:rPr>
          <w:rFonts w:ascii="Times New Roman" w:hAnsi="Times New Roman"/>
          <w:b/>
          <w:sz w:val="24"/>
          <w:szCs w:val="24"/>
        </w:rPr>
        <w:t>.</w:t>
      </w:r>
      <w:r w:rsidRPr="00363430">
        <w:rPr>
          <w:rFonts w:ascii="Times New Roman" w:hAnsi="Times New Roman"/>
          <w:sz w:val="24"/>
          <w:szCs w:val="24"/>
        </w:rPr>
        <w:t xml:space="preserve"> OPBE/TZP ligand binding energy</w:t>
      </w:r>
      <w:r w:rsidRPr="00363430">
        <w:rPr>
          <w:rFonts w:ascii="Times New Roman" w:hAnsi="Times New Roman"/>
          <w:sz w:val="24"/>
          <w:szCs w:val="24"/>
          <w:vertAlign w:val="superscript"/>
        </w:rPr>
        <w:t>a</w:t>
      </w:r>
      <w:r w:rsidRPr="00363430">
        <w:rPr>
          <w:rFonts w:ascii="Times New Roman" w:hAnsi="Times New Roman"/>
          <w:sz w:val="24"/>
          <w:szCs w:val="24"/>
        </w:rPr>
        <w:t xml:space="preserve"> (kcal/mol) for </w:t>
      </w:r>
      <w:r w:rsidRPr="00363430">
        <w:rPr>
          <w:rFonts w:ascii="Times New Roman" w:hAnsi="Times New Roman"/>
          <w:i/>
          <w:sz w:val="24"/>
          <w:szCs w:val="24"/>
        </w:rPr>
        <w:t>trans/</w:t>
      </w:r>
      <w:r w:rsidR="00522723" w:rsidRPr="00522723">
        <w:rPr>
          <w:rFonts w:ascii="Times New Roman" w:hAnsi="Times New Roman"/>
          <w:i/>
          <w:sz w:val="24"/>
          <w:szCs w:val="24"/>
        </w:rPr>
        <w:t>Me</w:t>
      </w:r>
      <w:r w:rsidRPr="00363430">
        <w:rPr>
          <w:rFonts w:ascii="Times New Roman" w:hAnsi="Times New Roman"/>
          <w:i/>
          <w:sz w:val="24"/>
          <w:szCs w:val="24"/>
        </w:rPr>
        <w:t>so</w:t>
      </w:r>
      <w:r w:rsidRPr="00363430">
        <w:rPr>
          <w:rFonts w:ascii="Times New Roman" w:hAnsi="Times New Roman"/>
          <w:sz w:val="24"/>
          <w:szCs w:val="24"/>
        </w:rPr>
        <w:t>-(Fe(</w:t>
      </w:r>
      <w:r w:rsidR="00522723" w:rsidRPr="00522723">
        <w:rPr>
          <w:rFonts w:ascii="Times New Roman" w:hAnsi="Times New Roman"/>
          <w:sz w:val="24"/>
          <w:szCs w:val="24"/>
        </w:rPr>
        <w:t>NH)S</w:t>
      </w:r>
      <w:r w:rsidR="00522723" w:rsidRPr="00522723">
        <w:rPr>
          <w:rFonts w:ascii="Times New Roman" w:hAnsi="Times New Roman"/>
          <w:sz w:val="24"/>
          <w:szCs w:val="24"/>
          <w:vertAlign w:val="subscript"/>
        </w:rPr>
        <w:t>4</w:t>
      </w:r>
      <w:r w:rsidRPr="00363430">
        <w:rPr>
          <w:rFonts w:ascii="Times New Roman" w:hAnsi="Times New Roman"/>
          <w:sz w:val="24"/>
          <w:szCs w:val="24"/>
        </w:rPr>
        <w:t>)L</w:t>
      </w:r>
    </w:p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2406"/>
        <w:gridCol w:w="2407"/>
        <w:gridCol w:w="2407"/>
        <w:gridCol w:w="2407"/>
      </w:tblGrid>
      <w:tr w:rsidR="00363430" w:rsidRPr="00363430" w:rsidTr="001E1909">
        <w:tc>
          <w:tcPr>
            <w:tcW w:w="2406" w:type="dxa"/>
            <w:tcBorders>
              <w:top w:val="single" w:sz="4" w:space="0" w:color="000000"/>
              <w:bottom w:val="single" w:sz="4" w:space="0" w:color="000000"/>
            </w:tcBorders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rPr>
                <w:i/>
                <w:szCs w:val="24"/>
                <w:lang w:val="en-US"/>
              </w:rPr>
            </w:pPr>
            <w:r w:rsidRPr="00363430">
              <w:rPr>
                <w:i/>
                <w:szCs w:val="24"/>
                <w:lang w:val="en-US"/>
              </w:rPr>
              <w:t>ligand L</w:t>
            </w:r>
          </w:p>
        </w:tc>
        <w:tc>
          <w:tcPr>
            <w:tcW w:w="2407" w:type="dxa"/>
            <w:tcBorders>
              <w:top w:val="single" w:sz="4" w:space="0" w:color="000000"/>
              <w:bottom w:val="single" w:sz="4" w:space="0" w:color="000000"/>
            </w:tcBorders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i/>
                <w:szCs w:val="24"/>
                <w:lang w:val="en-US"/>
              </w:rPr>
            </w:pPr>
            <w:r w:rsidRPr="00363430">
              <w:rPr>
                <w:i/>
                <w:szCs w:val="24"/>
                <w:lang w:val="en-US"/>
              </w:rPr>
              <w:t>singlet</w:t>
            </w:r>
          </w:p>
        </w:tc>
        <w:tc>
          <w:tcPr>
            <w:tcW w:w="2407" w:type="dxa"/>
            <w:tcBorders>
              <w:top w:val="single" w:sz="4" w:space="0" w:color="000000"/>
              <w:bottom w:val="single" w:sz="4" w:space="0" w:color="000000"/>
            </w:tcBorders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i/>
                <w:szCs w:val="24"/>
                <w:lang w:val="en-US"/>
              </w:rPr>
            </w:pPr>
            <w:r w:rsidRPr="00363430">
              <w:rPr>
                <w:i/>
                <w:szCs w:val="24"/>
                <w:lang w:val="en-US"/>
              </w:rPr>
              <w:t>triplet</w:t>
            </w:r>
          </w:p>
        </w:tc>
        <w:tc>
          <w:tcPr>
            <w:tcW w:w="2407" w:type="dxa"/>
            <w:tcBorders>
              <w:top w:val="single" w:sz="4" w:space="0" w:color="000000"/>
              <w:bottom w:val="single" w:sz="4" w:space="0" w:color="000000"/>
            </w:tcBorders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i/>
                <w:szCs w:val="24"/>
                <w:lang w:val="en-US"/>
              </w:rPr>
            </w:pPr>
            <w:r w:rsidRPr="00363430">
              <w:rPr>
                <w:i/>
                <w:szCs w:val="24"/>
                <w:lang w:val="en-US"/>
              </w:rPr>
              <w:t>quintet</w:t>
            </w:r>
          </w:p>
        </w:tc>
      </w:tr>
      <w:tr w:rsidR="00363430" w:rsidRPr="00363430" w:rsidTr="001E1909">
        <w:tc>
          <w:tcPr>
            <w:tcW w:w="2406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rPr>
                <w:i/>
                <w:szCs w:val="24"/>
                <w:lang w:val="en-US"/>
              </w:rPr>
            </w:pPr>
            <w:r w:rsidRPr="00363430">
              <w:rPr>
                <w:i/>
                <w:szCs w:val="24"/>
                <w:lang w:val="en-US"/>
              </w:rPr>
              <w:t>trans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</w:p>
        </w:tc>
      </w:tr>
      <w:tr w:rsidR="00363430" w:rsidRPr="00363430" w:rsidTr="001E1909">
        <w:tc>
          <w:tcPr>
            <w:tcW w:w="2406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CO (</w:t>
            </w:r>
            <w:r w:rsidRPr="00363430">
              <w:rPr>
                <w:b/>
                <w:szCs w:val="24"/>
                <w:lang w:val="en-US"/>
              </w:rPr>
              <w:t>4</w:t>
            </w:r>
            <w:r w:rsidRPr="00363430">
              <w:rPr>
                <w:szCs w:val="24"/>
                <w:lang w:val="en-US"/>
              </w:rPr>
              <w:t>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-32.0 (-29.8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-8.6 (-6.9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2.7 (3.8)</w:t>
            </w:r>
          </w:p>
        </w:tc>
      </w:tr>
      <w:tr w:rsidR="00363430" w:rsidRPr="00363430" w:rsidTr="001E1909">
        <w:tc>
          <w:tcPr>
            <w:tcW w:w="2406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P</w:t>
            </w:r>
            <w:r w:rsidR="00522723" w:rsidRPr="00522723">
              <w:rPr>
                <w:szCs w:val="24"/>
                <w:lang w:val="en-US"/>
              </w:rPr>
              <w:t>Me</w:t>
            </w:r>
            <w:r w:rsidR="00522723" w:rsidRPr="00522723">
              <w:rPr>
                <w:szCs w:val="24"/>
                <w:vertAlign w:val="subscript"/>
                <w:lang w:val="en-US"/>
              </w:rPr>
              <w:t>3</w:t>
            </w:r>
            <w:r w:rsidRPr="00363430">
              <w:rPr>
                <w:szCs w:val="24"/>
                <w:lang w:val="en-US"/>
              </w:rPr>
              <w:t xml:space="preserve"> (</w:t>
            </w:r>
            <w:r w:rsidRPr="00363430">
              <w:rPr>
                <w:b/>
                <w:szCs w:val="24"/>
                <w:lang w:val="en-US"/>
              </w:rPr>
              <w:t>5</w:t>
            </w:r>
            <w:r w:rsidRPr="00363430">
              <w:rPr>
                <w:szCs w:val="24"/>
                <w:lang w:val="en-US"/>
              </w:rPr>
              <w:t>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-15.3 (-11.6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1.0 (3.9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4.7 (7.1)</w:t>
            </w:r>
          </w:p>
        </w:tc>
      </w:tr>
      <w:tr w:rsidR="00363430" w:rsidRPr="00363430" w:rsidTr="001E1909">
        <w:tc>
          <w:tcPr>
            <w:tcW w:w="2406" w:type="dxa"/>
          </w:tcPr>
          <w:p w:rsidR="00363430" w:rsidRPr="00363430" w:rsidRDefault="00522723" w:rsidP="001E1909">
            <w:pPr>
              <w:pStyle w:val="BodyText"/>
              <w:tabs>
                <w:tab w:val="left" w:pos="284"/>
              </w:tabs>
              <w:snapToGrid w:val="0"/>
              <w:rPr>
                <w:szCs w:val="24"/>
                <w:lang w:val="en-US"/>
              </w:rPr>
            </w:pPr>
            <w:r w:rsidRPr="00522723">
              <w:rPr>
                <w:szCs w:val="24"/>
                <w:lang w:val="en-US"/>
              </w:rPr>
              <w:t>NH</w:t>
            </w:r>
            <w:r w:rsidRPr="00522723">
              <w:rPr>
                <w:szCs w:val="24"/>
                <w:vertAlign w:val="subscript"/>
                <w:lang w:val="en-US"/>
              </w:rPr>
              <w:t>3</w:t>
            </w:r>
            <w:r w:rsidR="00363430" w:rsidRPr="00363430">
              <w:rPr>
                <w:szCs w:val="24"/>
                <w:lang w:val="en-US"/>
              </w:rPr>
              <w:t xml:space="preserve"> (</w:t>
            </w:r>
            <w:r w:rsidR="00363430" w:rsidRPr="00363430">
              <w:rPr>
                <w:b/>
                <w:szCs w:val="24"/>
                <w:lang w:val="en-US"/>
              </w:rPr>
              <w:t>6</w:t>
            </w:r>
            <w:r w:rsidR="00363430" w:rsidRPr="00363430">
              <w:rPr>
                <w:szCs w:val="24"/>
                <w:lang w:val="en-US"/>
              </w:rPr>
              <w:t>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-3.1 (-1.6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4.6 (5.5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5.3 (6.3)</w:t>
            </w:r>
          </w:p>
        </w:tc>
      </w:tr>
      <w:tr w:rsidR="00363430" w:rsidRPr="00363430" w:rsidTr="001E1909">
        <w:tc>
          <w:tcPr>
            <w:tcW w:w="2406" w:type="dxa"/>
          </w:tcPr>
          <w:p w:rsidR="00363430" w:rsidRPr="00363430" w:rsidRDefault="00522723" w:rsidP="001E1909">
            <w:pPr>
              <w:pStyle w:val="BodyText"/>
              <w:tabs>
                <w:tab w:val="left" w:pos="284"/>
              </w:tabs>
              <w:snapToGrid w:val="0"/>
              <w:rPr>
                <w:szCs w:val="24"/>
                <w:lang w:val="en-US"/>
              </w:rPr>
            </w:pPr>
            <w:r w:rsidRPr="00522723">
              <w:rPr>
                <w:szCs w:val="24"/>
                <w:vertAlign w:val="subscript"/>
                <w:lang w:val="en-US"/>
              </w:rPr>
              <w:t>N2H4</w:t>
            </w:r>
            <w:r w:rsidR="00363430" w:rsidRPr="00363430">
              <w:rPr>
                <w:szCs w:val="24"/>
                <w:lang w:val="en-US"/>
              </w:rPr>
              <w:t xml:space="preserve"> (</w:t>
            </w:r>
            <w:r w:rsidR="00363430" w:rsidRPr="00363430">
              <w:rPr>
                <w:b/>
                <w:szCs w:val="24"/>
                <w:lang w:val="en-US"/>
              </w:rPr>
              <w:t>7</w:t>
            </w:r>
            <w:r w:rsidR="00363430" w:rsidRPr="00363430">
              <w:rPr>
                <w:szCs w:val="24"/>
                <w:lang w:val="en-US"/>
              </w:rPr>
              <w:t>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-3.5 (-1.8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-1.9 (-1.5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5.2 (6.1)</w:t>
            </w:r>
          </w:p>
        </w:tc>
      </w:tr>
      <w:tr w:rsidR="00363430" w:rsidRPr="00363430" w:rsidTr="001E1909">
        <w:tc>
          <w:tcPr>
            <w:tcW w:w="2406" w:type="dxa"/>
          </w:tcPr>
          <w:p w:rsidR="00363430" w:rsidRPr="00363430" w:rsidRDefault="00522723" w:rsidP="001E1909">
            <w:pPr>
              <w:pStyle w:val="BodyText"/>
              <w:tabs>
                <w:tab w:val="left" w:pos="284"/>
              </w:tabs>
              <w:snapToGrid w:val="0"/>
              <w:rPr>
                <w:i/>
                <w:szCs w:val="24"/>
                <w:lang w:val="en-US"/>
              </w:rPr>
            </w:pPr>
            <w:r w:rsidRPr="00522723">
              <w:rPr>
                <w:i/>
                <w:szCs w:val="24"/>
                <w:lang w:val="en-US"/>
              </w:rPr>
              <w:t>Me</w:t>
            </w:r>
            <w:r w:rsidR="00363430" w:rsidRPr="00363430">
              <w:rPr>
                <w:i/>
                <w:szCs w:val="24"/>
                <w:lang w:val="en-US"/>
              </w:rPr>
              <w:t>so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</w:p>
        </w:tc>
      </w:tr>
      <w:tr w:rsidR="00363430" w:rsidRPr="00363430" w:rsidTr="001E1909">
        <w:tc>
          <w:tcPr>
            <w:tcW w:w="2406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CO (</w:t>
            </w:r>
            <w:r w:rsidRPr="00363430">
              <w:rPr>
                <w:b/>
                <w:szCs w:val="24"/>
                <w:lang w:val="en-US"/>
              </w:rPr>
              <w:t>4</w:t>
            </w:r>
            <w:r w:rsidRPr="00363430">
              <w:rPr>
                <w:szCs w:val="24"/>
                <w:lang w:val="en-US"/>
              </w:rPr>
              <w:t>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-29.2 (-27.0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4.2 (5.8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9.6 (11.1)</w:t>
            </w:r>
          </w:p>
        </w:tc>
      </w:tr>
      <w:tr w:rsidR="00363430" w:rsidRPr="00363430" w:rsidTr="001E1909">
        <w:tc>
          <w:tcPr>
            <w:tcW w:w="2406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P</w:t>
            </w:r>
            <w:r w:rsidR="00522723" w:rsidRPr="00522723">
              <w:rPr>
                <w:szCs w:val="24"/>
                <w:lang w:val="en-US"/>
              </w:rPr>
              <w:t>Me</w:t>
            </w:r>
            <w:r w:rsidR="00522723" w:rsidRPr="00522723">
              <w:rPr>
                <w:szCs w:val="24"/>
                <w:vertAlign w:val="subscript"/>
                <w:lang w:val="en-US"/>
              </w:rPr>
              <w:t>3</w:t>
            </w:r>
            <w:r w:rsidRPr="00363430">
              <w:rPr>
                <w:szCs w:val="24"/>
                <w:lang w:val="en-US"/>
              </w:rPr>
              <w:t xml:space="preserve"> (</w:t>
            </w:r>
            <w:r w:rsidRPr="00363430">
              <w:rPr>
                <w:b/>
                <w:szCs w:val="24"/>
                <w:lang w:val="en-US"/>
              </w:rPr>
              <w:t>5</w:t>
            </w:r>
            <w:r w:rsidRPr="00363430">
              <w:rPr>
                <w:szCs w:val="24"/>
                <w:lang w:val="en-US"/>
              </w:rPr>
              <w:t>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-12.2 (-8.5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7.5 (10.3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5.4 (7.8)</w:t>
            </w:r>
          </w:p>
        </w:tc>
      </w:tr>
      <w:tr w:rsidR="00363430" w:rsidRPr="00363430" w:rsidTr="001E1909">
        <w:tc>
          <w:tcPr>
            <w:tcW w:w="2406" w:type="dxa"/>
          </w:tcPr>
          <w:p w:rsidR="00363430" w:rsidRPr="00363430" w:rsidRDefault="00522723" w:rsidP="001E1909">
            <w:pPr>
              <w:pStyle w:val="BodyText"/>
              <w:tabs>
                <w:tab w:val="left" w:pos="284"/>
              </w:tabs>
              <w:snapToGrid w:val="0"/>
              <w:rPr>
                <w:szCs w:val="24"/>
                <w:lang w:val="en-US"/>
              </w:rPr>
            </w:pPr>
            <w:r w:rsidRPr="00522723">
              <w:rPr>
                <w:szCs w:val="24"/>
                <w:lang w:val="en-US"/>
              </w:rPr>
              <w:t>NH</w:t>
            </w:r>
            <w:r w:rsidRPr="00522723">
              <w:rPr>
                <w:szCs w:val="24"/>
                <w:vertAlign w:val="subscript"/>
                <w:lang w:val="en-US"/>
              </w:rPr>
              <w:t>3</w:t>
            </w:r>
            <w:r w:rsidR="00363430" w:rsidRPr="00363430">
              <w:rPr>
                <w:szCs w:val="24"/>
                <w:lang w:val="en-US"/>
              </w:rPr>
              <w:t xml:space="preserve"> (</w:t>
            </w:r>
            <w:r w:rsidR="00363430" w:rsidRPr="00363430">
              <w:rPr>
                <w:b/>
                <w:szCs w:val="24"/>
                <w:lang w:val="en-US"/>
              </w:rPr>
              <w:t>6</w:t>
            </w:r>
            <w:r w:rsidR="00363430" w:rsidRPr="00363430">
              <w:rPr>
                <w:szCs w:val="24"/>
                <w:lang w:val="en-US"/>
              </w:rPr>
              <w:t>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-0.6 (0.9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9.7 (10.7)</w:t>
            </w:r>
          </w:p>
        </w:tc>
        <w:tc>
          <w:tcPr>
            <w:tcW w:w="2407" w:type="dxa"/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6.0 (6.9)</w:t>
            </w:r>
          </w:p>
        </w:tc>
      </w:tr>
      <w:tr w:rsidR="00363430" w:rsidRPr="00363430" w:rsidTr="001E1909">
        <w:tc>
          <w:tcPr>
            <w:tcW w:w="2406" w:type="dxa"/>
            <w:tcBorders>
              <w:bottom w:val="single" w:sz="4" w:space="0" w:color="000000"/>
            </w:tcBorders>
          </w:tcPr>
          <w:p w:rsidR="00363430" w:rsidRPr="00363430" w:rsidRDefault="00522723" w:rsidP="001E1909">
            <w:pPr>
              <w:pStyle w:val="BodyText"/>
              <w:tabs>
                <w:tab w:val="left" w:pos="284"/>
              </w:tabs>
              <w:snapToGrid w:val="0"/>
              <w:rPr>
                <w:szCs w:val="24"/>
                <w:lang w:val="en-US"/>
              </w:rPr>
            </w:pPr>
            <w:r w:rsidRPr="00522723">
              <w:rPr>
                <w:szCs w:val="24"/>
                <w:vertAlign w:val="subscript"/>
                <w:lang w:val="en-US"/>
              </w:rPr>
              <w:t>N2H4</w:t>
            </w:r>
            <w:r w:rsidR="00363430" w:rsidRPr="00363430">
              <w:rPr>
                <w:szCs w:val="24"/>
                <w:lang w:val="en-US"/>
              </w:rPr>
              <w:t xml:space="preserve"> (</w:t>
            </w:r>
            <w:r w:rsidR="00363430" w:rsidRPr="00363430">
              <w:rPr>
                <w:b/>
                <w:szCs w:val="24"/>
                <w:lang w:val="en-US"/>
              </w:rPr>
              <w:t>7</w:t>
            </w:r>
            <w:r w:rsidR="00363430" w:rsidRPr="00363430">
              <w:rPr>
                <w:szCs w:val="24"/>
                <w:lang w:val="en-US"/>
              </w:rPr>
              <w:t>)</w:t>
            </w:r>
          </w:p>
        </w:tc>
        <w:tc>
          <w:tcPr>
            <w:tcW w:w="2407" w:type="dxa"/>
            <w:tcBorders>
              <w:bottom w:val="single" w:sz="4" w:space="0" w:color="000000"/>
            </w:tcBorders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-1.0 (0.8)</w:t>
            </w:r>
          </w:p>
        </w:tc>
        <w:tc>
          <w:tcPr>
            <w:tcW w:w="2407" w:type="dxa"/>
            <w:tcBorders>
              <w:bottom w:val="single" w:sz="4" w:space="0" w:color="000000"/>
            </w:tcBorders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9.3 (10.3)</w:t>
            </w:r>
          </w:p>
        </w:tc>
        <w:tc>
          <w:tcPr>
            <w:tcW w:w="2407" w:type="dxa"/>
            <w:tcBorders>
              <w:bottom w:val="single" w:sz="4" w:space="0" w:color="000000"/>
            </w:tcBorders>
          </w:tcPr>
          <w:p w:rsidR="00363430" w:rsidRPr="00363430" w:rsidRDefault="00363430" w:rsidP="001E1909">
            <w:pPr>
              <w:pStyle w:val="BodyText"/>
              <w:tabs>
                <w:tab w:val="left" w:pos="284"/>
              </w:tabs>
              <w:snapToGrid w:val="0"/>
              <w:jc w:val="right"/>
              <w:rPr>
                <w:szCs w:val="24"/>
                <w:lang w:val="en-US"/>
              </w:rPr>
            </w:pPr>
            <w:r w:rsidRPr="00363430">
              <w:rPr>
                <w:szCs w:val="24"/>
                <w:lang w:val="en-US"/>
              </w:rPr>
              <w:t>6.6 (7.7)</w:t>
            </w:r>
          </w:p>
        </w:tc>
      </w:tr>
    </w:tbl>
    <w:p w:rsidR="00363430" w:rsidRPr="00363430" w:rsidRDefault="00363430" w:rsidP="00363430">
      <w:pPr>
        <w:pStyle w:val="BodyText"/>
        <w:tabs>
          <w:tab w:val="left" w:pos="284"/>
        </w:tabs>
        <w:rPr>
          <w:szCs w:val="24"/>
          <w:lang w:val="en-US"/>
        </w:rPr>
      </w:pPr>
      <w:r w:rsidRPr="00363430">
        <w:rPr>
          <w:szCs w:val="24"/>
          <w:lang w:val="en-US"/>
        </w:rPr>
        <w:t>a) wit</w:t>
      </w:r>
      <w:r w:rsidR="00CE0C10">
        <w:rPr>
          <w:szCs w:val="24"/>
          <w:lang w:val="en-US"/>
        </w:rPr>
        <w:t>h</w:t>
      </w:r>
      <w:r w:rsidRPr="00363430">
        <w:rPr>
          <w:szCs w:val="24"/>
          <w:lang w:val="en-US"/>
        </w:rPr>
        <w:t xml:space="preserve"> respect to energy of infinitely separated </w:t>
      </w:r>
      <w:r w:rsidRPr="00363430">
        <w:rPr>
          <w:i/>
          <w:szCs w:val="24"/>
          <w:lang w:val="en-US"/>
        </w:rPr>
        <w:t>trans</w:t>
      </w:r>
      <w:r w:rsidRPr="00363430">
        <w:rPr>
          <w:szCs w:val="24"/>
          <w:lang w:val="en-US"/>
        </w:rPr>
        <w:t>-Fe(</w:t>
      </w:r>
      <w:r w:rsidR="00522723" w:rsidRPr="00522723">
        <w:rPr>
          <w:szCs w:val="24"/>
          <w:lang w:val="en-US"/>
        </w:rPr>
        <w:t>NH)S</w:t>
      </w:r>
      <w:r w:rsidR="00522723" w:rsidRPr="00522723">
        <w:rPr>
          <w:szCs w:val="24"/>
          <w:vertAlign w:val="subscript"/>
          <w:lang w:val="en-US"/>
        </w:rPr>
        <w:t>4</w:t>
      </w:r>
      <w:r w:rsidRPr="00363430">
        <w:rPr>
          <w:szCs w:val="24"/>
          <w:lang w:val="en-US"/>
        </w:rPr>
        <w:t xml:space="preserve"> (triplet ground state) and ligand (in parent</w:t>
      </w:r>
      <w:r w:rsidR="00CE0C10">
        <w:rPr>
          <w:szCs w:val="24"/>
          <w:lang w:val="en-US"/>
        </w:rPr>
        <w:t>h</w:t>
      </w:r>
      <w:r w:rsidRPr="00363430">
        <w:rPr>
          <w:szCs w:val="24"/>
          <w:lang w:val="en-US"/>
        </w:rPr>
        <w:t>eses corrected for BSSE)</w:t>
      </w:r>
    </w:p>
    <w:p w:rsidR="00363430" w:rsidRDefault="00363430" w:rsidP="005D00F9">
      <w:pPr>
        <w:pStyle w:val="ListParagraph"/>
        <w:spacing w:line="360" w:lineRule="auto"/>
        <w:ind w:left="0"/>
        <w:jc w:val="both"/>
        <w:rPr>
          <w:rFonts w:ascii="Times New Roman" w:hAnsi="Times New Roman"/>
          <w:sz w:val="24"/>
          <w:szCs w:val="24"/>
        </w:rPr>
      </w:pPr>
    </w:p>
    <w:p w:rsidR="009F01C8" w:rsidRDefault="009F01C8">
      <w:pPr>
        <w:rPr>
          <w:rFonts w:ascii="Times New Roman" w:eastAsia="Times New Roman" w:hAnsi="Times New Roman"/>
          <w:b/>
          <w:sz w:val="24"/>
          <w:szCs w:val="24"/>
        </w:rPr>
      </w:pPr>
    </w:p>
    <w:p w:rsidR="009F01C8" w:rsidRDefault="009F01C8">
      <w:pPr>
        <w:rPr>
          <w:rFonts w:ascii="Times New Roman" w:eastAsia="Times New Roman" w:hAnsi="Times New Roman"/>
          <w:b/>
          <w:sz w:val="24"/>
          <w:szCs w:val="24"/>
        </w:rPr>
      </w:pPr>
    </w:p>
    <w:p w:rsidR="009F01C8" w:rsidRDefault="009F01C8">
      <w:pPr>
        <w:rPr>
          <w:rFonts w:ascii="Times New Roman" w:eastAsia="Times New Roman" w:hAnsi="Times New Roman"/>
          <w:b/>
          <w:sz w:val="24"/>
          <w:szCs w:val="24"/>
        </w:rPr>
      </w:pPr>
      <w:r>
        <w:rPr>
          <w:rFonts w:ascii="Times New Roman" w:eastAsia="Times New Roman" w:hAnsi="Times New Roman"/>
          <w:b/>
          <w:sz w:val="24"/>
          <w:szCs w:val="24"/>
        </w:rPr>
        <w:t>References</w:t>
      </w:r>
    </w:p>
    <w:p w:rsidR="009F01C8" w:rsidRDefault="009F01C8">
      <w:pPr>
        <w:rPr>
          <w:rFonts w:ascii="Times New Roman" w:eastAsia="Times New Roman" w:hAnsi="Times New Roman"/>
          <w:b/>
          <w:sz w:val="24"/>
          <w:szCs w:val="24"/>
        </w:rPr>
      </w:pPr>
    </w:p>
    <w:p w:rsidR="009F01C8" w:rsidRPr="009762EE" w:rsidRDefault="009F01C8" w:rsidP="009F01C8">
      <w:pPr>
        <w:pStyle w:val="EndNoteBibliography"/>
        <w:spacing w:after="0"/>
        <w:rPr>
          <w:rFonts w:ascii="Times New Roman" w:hAnsi="Times New Roman"/>
          <w:sz w:val="24"/>
          <w:szCs w:val="24"/>
        </w:rPr>
      </w:pPr>
      <w:r w:rsidRPr="009762EE">
        <w:rPr>
          <w:rFonts w:ascii="Times New Roman" w:hAnsi="Times New Roman"/>
          <w:sz w:val="24"/>
          <w:szCs w:val="24"/>
        </w:rPr>
        <w:fldChar w:fldCharType="begin"/>
      </w:r>
      <w:r w:rsidRPr="009762EE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9762EE">
        <w:rPr>
          <w:rFonts w:ascii="Times New Roman" w:hAnsi="Times New Roman"/>
          <w:sz w:val="24"/>
          <w:szCs w:val="24"/>
        </w:rPr>
        <w:fldChar w:fldCharType="separate"/>
      </w:r>
      <w:r w:rsidRPr="009762EE">
        <w:rPr>
          <w:rFonts w:ascii="Times New Roman" w:hAnsi="Times New Roman"/>
          <w:sz w:val="24"/>
          <w:szCs w:val="24"/>
        </w:rPr>
        <w:t>1.</w:t>
      </w:r>
      <w:r w:rsidRPr="009762EE">
        <w:rPr>
          <w:rFonts w:ascii="Times New Roman" w:hAnsi="Times New Roman"/>
          <w:sz w:val="24"/>
          <w:szCs w:val="24"/>
        </w:rPr>
        <w:tab/>
        <w:t xml:space="preserve">Noveron, J. C.; Olmstead, M. M.; Mascharak, P. K., </w:t>
      </w:r>
      <w:r w:rsidRPr="009762EE">
        <w:rPr>
          <w:rFonts w:ascii="Times New Roman" w:hAnsi="Times New Roman"/>
          <w:i/>
          <w:sz w:val="24"/>
          <w:szCs w:val="24"/>
        </w:rPr>
        <w:t>Inorganic Chemistry,</w:t>
      </w:r>
      <w:r w:rsidRPr="009762EE">
        <w:rPr>
          <w:rFonts w:ascii="Times New Roman" w:hAnsi="Times New Roman"/>
          <w:sz w:val="24"/>
          <w:szCs w:val="24"/>
        </w:rPr>
        <w:t xml:space="preserve"> </w:t>
      </w:r>
      <w:r w:rsidRPr="009762EE">
        <w:rPr>
          <w:rFonts w:ascii="Times New Roman" w:hAnsi="Times New Roman"/>
          <w:b/>
          <w:sz w:val="24"/>
          <w:szCs w:val="24"/>
        </w:rPr>
        <w:t>37</w:t>
      </w:r>
      <w:r w:rsidRPr="009762EE">
        <w:rPr>
          <w:rFonts w:ascii="Times New Roman" w:hAnsi="Times New Roman"/>
          <w:i/>
          <w:sz w:val="24"/>
          <w:szCs w:val="24"/>
        </w:rPr>
        <w:t xml:space="preserve"> </w:t>
      </w:r>
      <w:r w:rsidR="009856AE">
        <w:rPr>
          <w:rFonts w:ascii="Times New Roman" w:hAnsi="Times New Roman"/>
          <w:sz w:val="24"/>
          <w:szCs w:val="24"/>
        </w:rPr>
        <w:t>(1998), 1138</w:t>
      </w:r>
      <w:r w:rsidRPr="009762EE">
        <w:rPr>
          <w:rFonts w:ascii="Times New Roman" w:hAnsi="Times New Roman"/>
          <w:sz w:val="24"/>
          <w:szCs w:val="24"/>
        </w:rPr>
        <w:t>.</w:t>
      </w:r>
    </w:p>
    <w:p w:rsidR="009F01C8" w:rsidRPr="009762EE" w:rsidRDefault="009F01C8" w:rsidP="009F01C8">
      <w:pPr>
        <w:pStyle w:val="EndNoteBibliography"/>
        <w:spacing w:after="0"/>
        <w:rPr>
          <w:rFonts w:ascii="Times New Roman" w:hAnsi="Times New Roman"/>
          <w:sz w:val="24"/>
          <w:szCs w:val="24"/>
        </w:rPr>
      </w:pPr>
      <w:r w:rsidRPr="009762EE">
        <w:rPr>
          <w:rFonts w:ascii="Times New Roman" w:hAnsi="Times New Roman"/>
          <w:sz w:val="24"/>
          <w:szCs w:val="24"/>
        </w:rPr>
        <w:t>2.</w:t>
      </w:r>
      <w:r w:rsidRPr="009762EE">
        <w:rPr>
          <w:rFonts w:ascii="Times New Roman" w:hAnsi="Times New Roman"/>
          <w:sz w:val="24"/>
          <w:szCs w:val="24"/>
        </w:rPr>
        <w:tab/>
        <w:t xml:space="preserve">Fallon, G. D.; Gatehouse, B. M.; Minari, P. J.; Murray, K. S.; West, B. O., </w:t>
      </w:r>
      <w:r w:rsidRPr="009762EE">
        <w:rPr>
          <w:rFonts w:ascii="Times New Roman" w:hAnsi="Times New Roman"/>
          <w:i/>
          <w:sz w:val="24"/>
          <w:szCs w:val="24"/>
        </w:rPr>
        <w:t>Journal of the Chemical Society Dalton Transactions,</w:t>
      </w:r>
      <w:r w:rsidRPr="009762EE">
        <w:rPr>
          <w:rFonts w:ascii="Times New Roman" w:hAnsi="Times New Roman"/>
          <w:sz w:val="24"/>
          <w:szCs w:val="24"/>
        </w:rPr>
        <w:t xml:space="preserve"> (1984), 2733-2739.</w:t>
      </w:r>
    </w:p>
    <w:p w:rsidR="009F01C8" w:rsidRPr="009762EE" w:rsidRDefault="009F01C8" w:rsidP="009F01C8">
      <w:pPr>
        <w:pStyle w:val="EndNoteBibliography"/>
        <w:spacing w:after="0"/>
        <w:rPr>
          <w:rFonts w:ascii="Times New Roman" w:hAnsi="Times New Roman"/>
          <w:sz w:val="24"/>
          <w:szCs w:val="24"/>
        </w:rPr>
      </w:pPr>
      <w:r w:rsidRPr="009762EE">
        <w:rPr>
          <w:rFonts w:ascii="Times New Roman" w:hAnsi="Times New Roman"/>
          <w:sz w:val="24"/>
          <w:szCs w:val="24"/>
        </w:rPr>
        <w:t>3.</w:t>
      </w:r>
      <w:r w:rsidRPr="009762EE">
        <w:rPr>
          <w:rFonts w:ascii="Times New Roman" w:hAnsi="Times New Roman"/>
          <w:sz w:val="24"/>
          <w:szCs w:val="24"/>
        </w:rPr>
        <w:tab/>
        <w:t xml:space="preserve">Govindaswamy, N.; Quarless, D. A.; Koch, S. A., </w:t>
      </w:r>
      <w:r w:rsidRPr="009762EE">
        <w:rPr>
          <w:rFonts w:ascii="Times New Roman" w:hAnsi="Times New Roman"/>
          <w:i/>
          <w:sz w:val="24"/>
          <w:szCs w:val="24"/>
        </w:rPr>
        <w:t>J. Am. Chem. Soc.,</w:t>
      </w:r>
      <w:r w:rsidRPr="009762EE">
        <w:rPr>
          <w:rFonts w:ascii="Times New Roman" w:hAnsi="Times New Roman"/>
          <w:sz w:val="24"/>
          <w:szCs w:val="24"/>
        </w:rPr>
        <w:t xml:space="preserve"> </w:t>
      </w:r>
      <w:r w:rsidRPr="009762EE">
        <w:rPr>
          <w:rFonts w:ascii="Times New Roman" w:hAnsi="Times New Roman"/>
          <w:b/>
          <w:sz w:val="24"/>
          <w:szCs w:val="24"/>
        </w:rPr>
        <w:t>117</w:t>
      </w:r>
      <w:r w:rsidRPr="009762EE">
        <w:rPr>
          <w:rFonts w:ascii="Times New Roman" w:hAnsi="Times New Roman"/>
          <w:i/>
          <w:sz w:val="24"/>
          <w:szCs w:val="24"/>
        </w:rPr>
        <w:t xml:space="preserve"> </w:t>
      </w:r>
      <w:r w:rsidRPr="009762EE">
        <w:rPr>
          <w:rFonts w:ascii="Times New Roman" w:hAnsi="Times New Roman"/>
          <w:sz w:val="24"/>
          <w:szCs w:val="24"/>
        </w:rPr>
        <w:t>(1995), 8468-8469.</w:t>
      </w:r>
    </w:p>
    <w:p w:rsidR="009F01C8" w:rsidRPr="009762EE" w:rsidRDefault="009F01C8" w:rsidP="009F01C8">
      <w:pPr>
        <w:pStyle w:val="EndNoteBibliography"/>
        <w:spacing w:after="0"/>
        <w:rPr>
          <w:rFonts w:ascii="Times New Roman" w:hAnsi="Times New Roman"/>
          <w:sz w:val="24"/>
          <w:szCs w:val="24"/>
        </w:rPr>
      </w:pPr>
      <w:r w:rsidRPr="009762EE">
        <w:rPr>
          <w:rFonts w:ascii="Times New Roman" w:hAnsi="Times New Roman"/>
          <w:sz w:val="24"/>
          <w:szCs w:val="24"/>
        </w:rPr>
        <w:t>4.</w:t>
      </w:r>
      <w:r w:rsidRPr="009762EE">
        <w:rPr>
          <w:rFonts w:ascii="Times New Roman" w:hAnsi="Times New Roman"/>
          <w:sz w:val="24"/>
          <w:szCs w:val="24"/>
        </w:rPr>
        <w:tab/>
        <w:t xml:space="preserve">Sellmann, D.; Kunstmann, H.; Knoch, F.; Moll, M., </w:t>
      </w:r>
      <w:r w:rsidRPr="009762EE">
        <w:rPr>
          <w:rFonts w:ascii="Times New Roman" w:hAnsi="Times New Roman"/>
          <w:i/>
          <w:sz w:val="24"/>
          <w:szCs w:val="24"/>
        </w:rPr>
        <w:t>Inorganic Chemistry,</w:t>
      </w:r>
      <w:r w:rsidRPr="009762EE">
        <w:rPr>
          <w:rFonts w:ascii="Times New Roman" w:hAnsi="Times New Roman"/>
          <w:sz w:val="24"/>
          <w:szCs w:val="24"/>
        </w:rPr>
        <w:t xml:space="preserve"> </w:t>
      </w:r>
      <w:r w:rsidRPr="009762EE">
        <w:rPr>
          <w:rFonts w:ascii="Times New Roman" w:hAnsi="Times New Roman"/>
          <w:b/>
          <w:sz w:val="24"/>
          <w:szCs w:val="24"/>
        </w:rPr>
        <w:t>27</w:t>
      </w:r>
      <w:r w:rsidRPr="009762EE">
        <w:rPr>
          <w:rFonts w:ascii="Times New Roman" w:hAnsi="Times New Roman"/>
          <w:i/>
          <w:sz w:val="24"/>
          <w:szCs w:val="24"/>
        </w:rPr>
        <w:t xml:space="preserve"> </w:t>
      </w:r>
      <w:r w:rsidRPr="009762EE">
        <w:rPr>
          <w:rFonts w:ascii="Times New Roman" w:hAnsi="Times New Roman"/>
          <w:sz w:val="24"/>
          <w:szCs w:val="24"/>
        </w:rPr>
        <w:t>(1988), 4183-4190.</w:t>
      </w:r>
    </w:p>
    <w:p w:rsidR="009F01C8" w:rsidRPr="009762EE" w:rsidRDefault="009F01C8" w:rsidP="009F01C8">
      <w:pPr>
        <w:pStyle w:val="EndNoteBibliography"/>
        <w:spacing w:after="0"/>
        <w:rPr>
          <w:rFonts w:ascii="Times New Roman" w:hAnsi="Times New Roman"/>
          <w:sz w:val="24"/>
          <w:szCs w:val="24"/>
        </w:rPr>
      </w:pPr>
      <w:r w:rsidRPr="009762EE">
        <w:rPr>
          <w:rFonts w:ascii="Times New Roman" w:hAnsi="Times New Roman"/>
          <w:sz w:val="24"/>
          <w:szCs w:val="24"/>
        </w:rPr>
        <w:t>5.</w:t>
      </w:r>
      <w:r w:rsidRPr="009762EE">
        <w:rPr>
          <w:rFonts w:ascii="Times New Roman" w:hAnsi="Times New Roman"/>
          <w:sz w:val="24"/>
          <w:szCs w:val="24"/>
        </w:rPr>
        <w:tab/>
        <w:t xml:space="preserve">Sellmann, D.; Hofmann, T.; Knoch, F., </w:t>
      </w:r>
      <w:r w:rsidRPr="009762EE">
        <w:rPr>
          <w:rFonts w:ascii="Times New Roman" w:hAnsi="Times New Roman"/>
          <w:i/>
          <w:sz w:val="24"/>
          <w:szCs w:val="24"/>
        </w:rPr>
        <w:t>Inorganica Chimica Acta,</w:t>
      </w:r>
      <w:r w:rsidRPr="009762EE">
        <w:rPr>
          <w:rFonts w:ascii="Times New Roman" w:hAnsi="Times New Roman"/>
          <w:sz w:val="24"/>
          <w:szCs w:val="24"/>
        </w:rPr>
        <w:t xml:space="preserve"> </w:t>
      </w:r>
      <w:r w:rsidRPr="009762EE">
        <w:rPr>
          <w:rFonts w:ascii="Times New Roman" w:hAnsi="Times New Roman"/>
          <w:b/>
          <w:sz w:val="24"/>
          <w:szCs w:val="24"/>
        </w:rPr>
        <w:t>224</w:t>
      </w:r>
      <w:r w:rsidRPr="009762EE">
        <w:rPr>
          <w:rFonts w:ascii="Times New Roman" w:hAnsi="Times New Roman"/>
          <w:i/>
          <w:sz w:val="24"/>
          <w:szCs w:val="24"/>
        </w:rPr>
        <w:t xml:space="preserve"> </w:t>
      </w:r>
      <w:r w:rsidRPr="009762EE">
        <w:rPr>
          <w:rFonts w:ascii="Times New Roman" w:hAnsi="Times New Roman"/>
          <w:sz w:val="24"/>
          <w:szCs w:val="24"/>
        </w:rPr>
        <w:t>(1994), 61-71.</w:t>
      </w:r>
    </w:p>
    <w:p w:rsidR="009F01C8" w:rsidRPr="009762EE" w:rsidRDefault="009F01C8" w:rsidP="009F01C8">
      <w:pPr>
        <w:pStyle w:val="EndNoteBibliography"/>
        <w:spacing w:after="0"/>
        <w:rPr>
          <w:rFonts w:ascii="Times New Roman" w:hAnsi="Times New Roman"/>
          <w:sz w:val="24"/>
          <w:szCs w:val="24"/>
        </w:rPr>
      </w:pPr>
      <w:r w:rsidRPr="009762EE">
        <w:rPr>
          <w:rFonts w:ascii="Times New Roman" w:hAnsi="Times New Roman"/>
          <w:sz w:val="24"/>
          <w:szCs w:val="24"/>
        </w:rPr>
        <w:t>6.</w:t>
      </w:r>
      <w:r w:rsidRPr="009762EE">
        <w:rPr>
          <w:rFonts w:ascii="Times New Roman" w:hAnsi="Times New Roman"/>
          <w:sz w:val="24"/>
          <w:szCs w:val="24"/>
        </w:rPr>
        <w:tab/>
        <w:t xml:space="preserve">Sellmann, D.; Soglowek, W.; Knoch, F.; Ritter, G.; Dengler, J., </w:t>
      </w:r>
      <w:r w:rsidRPr="009762EE">
        <w:rPr>
          <w:rFonts w:ascii="Times New Roman" w:hAnsi="Times New Roman"/>
          <w:i/>
          <w:sz w:val="24"/>
          <w:szCs w:val="24"/>
        </w:rPr>
        <w:t>Inorganic Chemistry,</w:t>
      </w:r>
      <w:r w:rsidRPr="009762EE">
        <w:rPr>
          <w:rFonts w:ascii="Times New Roman" w:hAnsi="Times New Roman"/>
          <w:sz w:val="24"/>
          <w:szCs w:val="24"/>
        </w:rPr>
        <w:t xml:space="preserve"> </w:t>
      </w:r>
      <w:r w:rsidRPr="009762EE">
        <w:rPr>
          <w:rFonts w:ascii="Times New Roman" w:hAnsi="Times New Roman"/>
          <w:b/>
          <w:sz w:val="24"/>
          <w:szCs w:val="24"/>
        </w:rPr>
        <w:t>31</w:t>
      </w:r>
      <w:r w:rsidRPr="009762EE">
        <w:rPr>
          <w:rFonts w:ascii="Times New Roman" w:hAnsi="Times New Roman"/>
          <w:i/>
          <w:sz w:val="24"/>
          <w:szCs w:val="24"/>
        </w:rPr>
        <w:t xml:space="preserve"> </w:t>
      </w:r>
      <w:r w:rsidRPr="009762EE">
        <w:rPr>
          <w:rFonts w:ascii="Times New Roman" w:hAnsi="Times New Roman"/>
          <w:sz w:val="24"/>
          <w:szCs w:val="24"/>
        </w:rPr>
        <w:t>(1992), 3711-3717.</w:t>
      </w:r>
    </w:p>
    <w:p w:rsidR="009F01C8" w:rsidRPr="009762EE" w:rsidRDefault="009F01C8" w:rsidP="009F01C8">
      <w:pPr>
        <w:pStyle w:val="EndNoteBibliography"/>
        <w:spacing w:after="0"/>
        <w:rPr>
          <w:rFonts w:ascii="Times New Roman" w:hAnsi="Times New Roman"/>
          <w:sz w:val="24"/>
          <w:szCs w:val="24"/>
        </w:rPr>
      </w:pPr>
      <w:r w:rsidRPr="009762EE">
        <w:rPr>
          <w:rFonts w:ascii="Times New Roman" w:hAnsi="Times New Roman"/>
          <w:sz w:val="24"/>
          <w:szCs w:val="24"/>
        </w:rPr>
        <w:t>7.</w:t>
      </w:r>
      <w:r w:rsidRPr="009762EE">
        <w:rPr>
          <w:rFonts w:ascii="Times New Roman" w:hAnsi="Times New Roman"/>
          <w:sz w:val="24"/>
          <w:szCs w:val="24"/>
        </w:rPr>
        <w:tab/>
        <w:t xml:space="preserve">Morris, W.; Volosskiy, B.; Demir, S.; Gándara, F.; McGrier, P. L.; Furukawa, H.; Cascio, D.; Stoddart, J. F.; Yaghi, O. M., </w:t>
      </w:r>
      <w:r w:rsidRPr="009762EE">
        <w:rPr>
          <w:rFonts w:ascii="Times New Roman" w:hAnsi="Times New Roman"/>
          <w:i/>
          <w:sz w:val="24"/>
          <w:szCs w:val="24"/>
        </w:rPr>
        <w:t>Inorganic Chemistry,</w:t>
      </w:r>
      <w:r w:rsidRPr="009762EE">
        <w:rPr>
          <w:rFonts w:ascii="Times New Roman" w:hAnsi="Times New Roman"/>
          <w:sz w:val="24"/>
          <w:szCs w:val="24"/>
        </w:rPr>
        <w:t xml:space="preserve"> </w:t>
      </w:r>
      <w:r w:rsidRPr="009762EE">
        <w:rPr>
          <w:rFonts w:ascii="Times New Roman" w:hAnsi="Times New Roman"/>
          <w:b/>
          <w:sz w:val="24"/>
          <w:szCs w:val="24"/>
        </w:rPr>
        <w:t>51</w:t>
      </w:r>
      <w:r w:rsidRPr="009762EE">
        <w:rPr>
          <w:rFonts w:ascii="Times New Roman" w:hAnsi="Times New Roman"/>
          <w:i/>
          <w:sz w:val="24"/>
          <w:szCs w:val="24"/>
        </w:rPr>
        <w:t xml:space="preserve"> </w:t>
      </w:r>
      <w:r w:rsidRPr="009762EE">
        <w:rPr>
          <w:rFonts w:ascii="Times New Roman" w:hAnsi="Times New Roman"/>
          <w:sz w:val="24"/>
          <w:szCs w:val="24"/>
        </w:rPr>
        <w:t>(2012), 6443-6445.</w:t>
      </w:r>
    </w:p>
    <w:p w:rsidR="009F01C8" w:rsidRPr="009762EE" w:rsidRDefault="009F01C8" w:rsidP="009F01C8">
      <w:pPr>
        <w:pStyle w:val="EndNoteBibliography"/>
        <w:rPr>
          <w:rFonts w:ascii="Times New Roman" w:hAnsi="Times New Roman"/>
          <w:sz w:val="24"/>
          <w:szCs w:val="24"/>
        </w:rPr>
      </w:pPr>
      <w:r w:rsidRPr="009762EE">
        <w:rPr>
          <w:rFonts w:ascii="Times New Roman" w:hAnsi="Times New Roman"/>
          <w:sz w:val="24"/>
          <w:szCs w:val="24"/>
        </w:rPr>
        <w:t>8.</w:t>
      </w:r>
      <w:r w:rsidRPr="009762EE">
        <w:rPr>
          <w:rFonts w:ascii="Times New Roman" w:hAnsi="Times New Roman"/>
          <w:sz w:val="24"/>
          <w:szCs w:val="24"/>
        </w:rPr>
        <w:tab/>
        <w:t xml:space="preserve">Goslinski, T.; Zhong, C.; Fuchter, M. J.; Stern, C. L.; White, A. J. P.; Barrett, A. G. M.; Hoffman, B. M., </w:t>
      </w:r>
      <w:r w:rsidRPr="009762EE">
        <w:rPr>
          <w:rFonts w:ascii="Times New Roman" w:hAnsi="Times New Roman"/>
          <w:i/>
          <w:sz w:val="24"/>
          <w:szCs w:val="24"/>
        </w:rPr>
        <w:t>Inorganic Chemistry,</w:t>
      </w:r>
      <w:r w:rsidRPr="009762EE">
        <w:rPr>
          <w:rFonts w:ascii="Times New Roman" w:hAnsi="Times New Roman"/>
          <w:sz w:val="24"/>
          <w:szCs w:val="24"/>
        </w:rPr>
        <w:t xml:space="preserve"> </w:t>
      </w:r>
      <w:r w:rsidRPr="009762EE">
        <w:rPr>
          <w:rFonts w:ascii="Times New Roman" w:hAnsi="Times New Roman"/>
          <w:b/>
          <w:sz w:val="24"/>
          <w:szCs w:val="24"/>
        </w:rPr>
        <w:t>45</w:t>
      </w:r>
      <w:r w:rsidRPr="009762EE">
        <w:rPr>
          <w:rFonts w:ascii="Times New Roman" w:hAnsi="Times New Roman"/>
          <w:i/>
          <w:sz w:val="24"/>
          <w:szCs w:val="24"/>
        </w:rPr>
        <w:t xml:space="preserve"> </w:t>
      </w:r>
      <w:r w:rsidRPr="009762EE">
        <w:rPr>
          <w:rFonts w:ascii="Times New Roman" w:hAnsi="Times New Roman"/>
          <w:sz w:val="24"/>
          <w:szCs w:val="24"/>
        </w:rPr>
        <w:t>(2006), 3686-3694.</w:t>
      </w:r>
    </w:p>
    <w:p w:rsidR="00224CB3" w:rsidRDefault="009F01C8" w:rsidP="009F01C8">
      <w:pPr>
        <w:rPr>
          <w:rFonts w:ascii="Times New Roman" w:eastAsia="Times New Roman" w:hAnsi="Times New Roman"/>
          <w:b/>
          <w:sz w:val="24"/>
          <w:szCs w:val="24"/>
        </w:rPr>
        <w:sectPr w:rsidR="00224CB3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footnotePr>
            <w:numFmt w:val="lowerLetter"/>
          </w:footnotePr>
          <w:endnotePr>
            <w:numFmt w:val="decimal"/>
          </w:endnotePr>
          <w:pgSz w:w="12240" w:h="15840"/>
          <w:pgMar w:top="1440" w:right="1800" w:bottom="1440" w:left="1800" w:header="720" w:footer="720" w:gutter="0"/>
          <w:cols w:space="720"/>
        </w:sectPr>
      </w:pPr>
      <w:r w:rsidRPr="009762EE">
        <w:rPr>
          <w:rFonts w:ascii="Times New Roman" w:hAnsi="Times New Roman"/>
          <w:sz w:val="24"/>
          <w:szCs w:val="24"/>
        </w:rPr>
        <w:fldChar w:fldCharType="end"/>
      </w:r>
    </w:p>
    <w:p w:rsidR="00AE0EE7" w:rsidRDefault="00363430" w:rsidP="00363430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BD43F1">
        <w:rPr>
          <w:rFonts w:ascii="Times New Roman" w:hAnsi="Times New Roman"/>
          <w:b/>
          <w:sz w:val="24"/>
          <w:szCs w:val="24"/>
        </w:rPr>
        <w:lastRenderedPageBreak/>
        <w:t>Coordinates of optimized structures</w:t>
      </w:r>
      <w:r>
        <w:rPr>
          <w:rFonts w:ascii="Times New Roman" w:hAnsi="Times New Roman"/>
          <w:b/>
          <w:sz w:val="24"/>
          <w:szCs w:val="24"/>
        </w:rPr>
        <w:t xml:space="preserve">      </w:t>
      </w:r>
    </w:p>
    <w:p w:rsidR="00AE0EE7" w:rsidRDefault="00AE0EE7" w:rsidP="00363430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  <w:b/>
          <w:sz w:val="24"/>
          <w:szCs w:val="24"/>
        </w:rPr>
      </w:pPr>
      <w:r w:rsidRPr="00056FF4">
        <w:rPr>
          <w:rFonts w:ascii="Times New Roman" w:hAnsi="Times New Roman"/>
          <w:b/>
          <w:sz w:val="24"/>
          <w:szCs w:val="24"/>
        </w:rPr>
        <w:t>Iron (III) Complexes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-(PyPep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  <w:b/>
        </w:rPr>
        <w:t xml:space="preserve"> (1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093215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5604623   -1.17038397   -0.118407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54602890    1.24265053    1.347749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55604623    1.17038397   -0.118407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54602890   -1.24265053    1.347749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1524423   -2.16130011    0.809641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59311775   -1.87153324   -1.384029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1883872   -1.00388787   -1.116916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8413453   -2.17222921    1.644297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8766160   -3.11636133    2.650378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0568496   -3.11357045    3.358432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97212401   -2.16101542    3.033292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70109265   -1.24260343    2.029165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36531647    0.15779748   -1.919066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28071373    0.41779390   -2.948434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51883872    1.00388787   -1.116916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59311775    1.87153324   -1.384029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61524423    2.16130011    0.809641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28071373   -0.41779390   -2.948434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36531647   -0.15779748   -1.919066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8413453    2.17222921    1.644297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8766160    3.11636133    2.650378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0568496    3.11357045    3.358432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97212401    2.16101542    3.033292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0109265    1.24260343    2.029165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8593130   -3.83188253    2.831228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8887395   -3.84619042    4.145258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3249711   -2.12448684    3.545581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42581095   -0.48779929    1.737909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8593130    3.83188253    2.831228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8887395    3.84619042    4.145258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3249711    2.12448684    3.545581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2581095    0.48779929    1.737909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48608795    1.59738291   -2.415971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33568202    0.45068915   -3.198106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48608795   -1.59738291   -2.415971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33568202   -0.45068915   -3.198106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3543532    0.23743072   -4.007532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30619045    2.29021881   -2.609244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71025907    2.75531216   -0.769197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3543532   -0.23743072   -4.007532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30619045   -2.29021881   -2.609244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1025907   -2.75531216   -0.769197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51261189    3.00008415    1.018383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2.51261189   -3.00008415    1.018383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4431353    1.31176108   -3.556192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4431353   -1.31176108   -3.556192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5149266   -1.23617869   -1.571729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5149266    1.23617869   -1.571729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Fe-(PyPep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  <w:b/>
        </w:rPr>
        <w:t xml:space="preserve"> (1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168810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3325128   -1.27046938   -0.094548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49503420    1.35444769    1.289077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73325128    1.27046938   -0.094548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49503420   -1.35444769    1.289077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4597165   -2.22307362    0.861014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89221296   -1.90849680   -1.173870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5107980   -1.09745276   -1.019668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5270849   -2.25097872    1.624138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3606385   -3.20720466    2.614264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9314769   -3.25897989    3.257478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97701625   -2.34360062    2.886373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68513002   -1.40775806    1.905343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8540340    0.00457421   -1.907723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52757703    0.23177858   -2.920663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5107980    1.09745276   -1.019668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89221296    1.90849680   -1.173870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74597165    2.22307362    0.861014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52757703   -0.23177858   -2.920663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58540340   -0.00457421   -1.907723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5270849    2.25097872    1.624138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3606385    3.20720466    2.614264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9314769    3.25897989    3.257478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97701625    2.34360062    2.886373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8513002    1.40775806    1.905343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5127146   -3.89123240    2.834742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8718270   -4.00397732    4.029894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6408581   -2.34591894    3.346305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41879935   -0.67426918    1.583452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5127146    3.89123240    2.834742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8718270    4.00397732    4.029894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6408581    2.34591894    3.346305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1879935    0.67426918    1.583452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82295531    1.65593902   -2.177416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64409975    0.58542032   -3.055128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2295531   -1.65593902   -2.177416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64409975   -0.58542032   -3.055128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36715114    0.39022324   -3.848163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69207549    2.30800869   -2.276631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02463110    2.73942573   -0.491228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36715114   -0.39022324   -3.848163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69207549   -2.30800869   -2.276631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02463110   -2.73942573   -0.491228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63207313    3.04010636    1.175223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2.63207313   -3.04010636    1.175223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37086489    1.06691500   -3.602404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37086489   -1.06691500   -3.602404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24455398   -1.09319711   -1.708869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24455398    1.09319711   -1.708869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-(PyPep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  <w:b/>
        </w:rPr>
        <w:t xml:space="preserve"> (1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417232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0195998   -1.30400122   -0.151927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61178764    1.41313186    1.213048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N      -1.70195998    1.30400122   -0.151927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61178764   -1.41313186    1.213048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2574046   -2.29615353    0.765663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4573469   -1.83031350   -0.824631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6289389   -1.06409660   -0.886350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9982760   -2.35618604    1.477348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5432957   -3.37687688    2.399462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6498212   -3.40971285    3.058890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10860253   -2.42299044    2.780881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78751100   -1.44641975    1.847052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4417266    0.05668229   -1.771869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98789033    0.35779632   -2.529700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6289389    1.06409660   -0.886350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04573469    1.83031350   -0.824631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62574046    2.29615353    0.765663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98789033   -0.35779632   -2.529700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4417266   -0.05668229   -1.771869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9982760    2.35618604    1.477348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5432957    3.37687688    2.399462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6498212    3.40971285    3.058890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10860253    2.42299044    2.780881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8751100    1.44641975    1.847052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3779289   -4.11049170    2.566153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8259410   -4.19739795    3.781684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08074400   -2.40548155    3.271283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49396051   -0.66259818    1.585811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3779289    4.11049170    2.566153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8259410    4.19739795    3.781684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08074400    2.40548155    3.271283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9396051    0.66259818    1.585811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5.16190657    1.51271085   -1.590871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5.14003091    0.41143055   -2.446734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16190657   -1.51271085   -1.590871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14003091   -0.41143055   -2.446734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01151122    0.15645020   -3.051346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05363744    2.13708285   -1.517103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06204235    2.68538509   -0.161443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01151122   -0.15645020   -3.051346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05363744   -2.13708285   -1.517103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06204235   -2.68538509   -0.161443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47897210    3.13695003    1.107857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2.47897210   -3.13695003    1.107857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4573501    1.21613875   -3.198920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94573501   -1.21613875   -3.198920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42007731   -1.02454378   -1.972853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42007731    1.02454378   -1.972853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tsalen)Cl</w:t>
      </w:r>
      <w:r w:rsidRPr="00056FF4">
        <w:rPr>
          <w:rFonts w:ascii="Times New Roman" w:hAnsi="Times New Roman"/>
          <w:b/>
        </w:rPr>
        <w:t xml:space="preserve"> (2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52016324   -0.1263447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-2.64978998    0.3580503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44762363   -1.76868076    1.396923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4892508    2.57299155    0.757613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10383146    1.21121846    1.295347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44762363   -1.76868076   -1.396923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1922692   -3.34780652   -3.666252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1922692   -3.34780652    3.666252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0.02103638    1.16343904    2.595529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7544258   -2.32285740    4.003565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3031593    1.32189165    5.187377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410806   -2.86142384    6.069851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2233964    2.11491561    3.10132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6306205    0.04301100    3.471364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6265903   -0.50420855    6.844411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10383146    1.21121846   -1.295347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2648289   -2.04657607    5.347179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5970961   -1.29469194    3.035700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8726397    0.29353356    4.855763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5163817   -0.72407217    5.784144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4892508    2.57299155   -0.757613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2103638    1.16343904   -2.595529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2233964    2.11491561   -3.10132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6306205    0.04301100   -3.471364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2648289   -2.04657607   -5.347179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5970961   -1.29469194   -3.035700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8726397    0.29353356   -4.855763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5163817   -0.72407217   -5.784144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7544258   -2.32285740   -4.003565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410806   -2.86142384   -6.069851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3031593    1.32189165   -5.187377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6265903   -0.50420855   -6.844411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2676452    3.11624174   -1.126163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4322119    3.08256648   -1.142203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4322119    3.08256648    1.142203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2676452    3.11624174    1.12616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tsalen)Cl</w:t>
      </w:r>
      <w:r w:rsidRPr="00056FF4">
        <w:rPr>
          <w:rFonts w:ascii="Times New Roman" w:hAnsi="Times New Roman"/>
          <w:b/>
        </w:rPr>
        <w:t xml:space="preserve"> (2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1.11714344   -0.0254719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-3.24556419    0.7468405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5421263   -1.69950724    1.445833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8368071    2.60345681    0.766572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34540193    1.25136661    1.288593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5421263   -1.69950724   -1.445833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9354330   -3.37091569   -3.527648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9354330   -3.37091569    3.527648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637328    1.11435785    2.432931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3125691   -2.40027656    3.776768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6148617    1.03456798    4.660242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9374016   -3.09622031    5.603578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7674626    2.01891810    2.881468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979235   -0.07053456    3.216093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9942141   -0.88119865    6.187031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34540193    1.25136661   -1.288593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5756221   -2.24184618    4.940841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6717503   -1.32970336    2.876050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3696325    0.06104959    4.415007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2460897   -1.00270304    5.271068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8368071    2.60345681   -0.766572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637328    1.11435785   -2.432931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7674626    2.01891810   -2.881468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979235   -0.07053456   -3.216093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5756221   -2.24184618   -4.940841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6717503   -1.32970336   -2.876050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1.13696325    0.06104959   -4.415007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2460897   -1.00270304   -5.271068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3125691   -2.40027656   -3.776768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9374016   -3.09622031   -5.603578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6148617    1.03456798   -4.660242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9942141   -0.88119865   -6.187031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4346641    2.99311754   -1.124686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1309989    3.25049189   -1.156126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1309989    3.25049189    1.156126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4346641    2.99311754    1.124686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tsalen)Cl</w:t>
      </w:r>
      <w:r w:rsidRPr="00056FF4">
        <w:rPr>
          <w:rFonts w:ascii="Times New Roman" w:hAnsi="Times New Roman"/>
          <w:b/>
        </w:rPr>
        <w:t xml:space="preserve"> (2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1.62537639   -0.0261667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-3.69422871    0.7601213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49638255   -1.56292977    1.763039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0243253    2.69162779    0.772646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53990896    1.34030437    1.262468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49638255   -1.56292977   -1.763039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4078390   -3.38366675   -3.335220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4078390   -3.38366675    3.335220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4687780    1.12345388    2.174244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0650814   -2.44776175    3.426447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4052398    0.87080032    3.763017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4928610   -3.26614495    4.776868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4336957    1.98248795    2.517453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360559   -0.11718101    2.821223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1777635   -1.11985230    5.006185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53990896    1.34030437   -1.262468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2536559   -2.37706314    4.236300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5587794   -1.33496074    2.689217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0206655   -0.07252639    3.669096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3913256   -1.17989804    4.366818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0243253    2.69162779   -0.772646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4687780    1.12345388   -2.174244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4336957    1.98248795   -2.517453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360559   -0.11718101   -2.821223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2536559   -2.37706314   -4.236300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5587794   -1.33496074   -2.689217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0206655   -0.07252639   -3.669096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3913256   -1.17989804   -4.366818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0650814   -2.44776175   -3.426447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4928610   -3.26614495   -4.776868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4052398    0.87080032   -3.763017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1777635   -1.11985230   -5.006185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6553512    3.06678695   -1.138385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8409579    3.35432863   -1.160084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8409579    3.35432863    1.160084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6553512    3.06678695    1.138385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N(</w:t>
      </w:r>
      <w:r w:rsidR="00522723" w:rsidRPr="00522723">
        <w:rPr>
          <w:rFonts w:ascii="Times New Roman" w:hAnsi="Times New Roman"/>
        </w:rPr>
        <w:t>CH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</w:rPr>
        <w:t>-o</w:t>
      </w:r>
      <w:r w:rsidR="00522723" w:rsidRPr="00522723">
        <w:rPr>
          <w:rFonts w:ascii="Times New Roman" w:hAnsi="Times New Roman"/>
        </w:rPr>
        <w:t>-C</w:t>
      </w:r>
      <w:r w:rsidR="00522723" w:rsidRPr="00522723">
        <w:rPr>
          <w:rFonts w:ascii="Times New Roman" w:hAnsi="Times New Roman"/>
          <w:vertAlign w:val="subscript"/>
        </w:rPr>
        <w:t>6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)(1MIm) </w:t>
      </w:r>
      <w:r w:rsidRPr="00056FF4">
        <w:rPr>
          <w:rFonts w:ascii="Times New Roman" w:hAnsi="Times New Roman"/>
          <w:b/>
        </w:rPr>
        <w:t xml:space="preserve"> (3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00650094   -0.63931967   -0.943224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02417548   -0.48244561    2.907364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7944794    1.47723110    3.748294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90717491   -0.86050094    0.063195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N       0.04845517    1.39790902   -0.858397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00773498   -2.64874592   -1.144813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6293643    1.87859140   -0.827144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3469202    1.95964072    0.350454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1882199    1.99118868   -2.058467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9661275    1.31680414   -1.602272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18149299    1.75323619    0.478942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7148476    2.93728352   -1.122237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5553313    1.97399307   -3.338932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6897572    3.03559512   -1.824986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6370342    1.44799511   -2.181089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2512523    1.42013287    1.210414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12461966    1.88001013    0.375578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3668691    3.01401686    0.444091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5840615    1.99130510   -5.824340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3054263    3.16202562   -4.052792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4622491    0.77220825   -3.883605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9758124    0.80147016   -5.127984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7031581    3.18206927   -5.287913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5344531    4.09352998   -3.635534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44373788   -0.76043088   -3.073629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7343732   -0.13273088   -5.542485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8887374    4.12148906   -5.826258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6307720    1.98986150   -6.790240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69429327    1.56118877    2.832729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4105612    0.53155908    1.175979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7402673    2.85638237    0.983707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63661930    2.77183837    2.143626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99386579    0.45954705    2.361888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45335991   -0.92222153    0.618986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2401524    3.80292753    0.444318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7487193    3.64514117    2.509453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67104916   -0.38158813    0.418713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90512489    1.74292412    0.663707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7235061    0.63315052    0.312782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8407263    3.03551310    0.569599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6598250    2.98137827    0.715778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6938225    0.58395556    0.461297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98681717    1.67909581    0.781173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37636357    3.99929727    0.623667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83728649    3.89503930    0.873137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8052173   -3.40637480   -1.179075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6007009   -3.48499202   -1.428141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8698140   -3.05333897   -1.006557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0592404   -5.78624259   -1.542946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9225094   -4.75520792   -1.618806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7500665   -3.11740116   -1.475215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77065194   -4.68939044   -1.458672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0422358   -5.67931174   -1.852047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72150514   -5.39945423   -1.439474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1976129   -6.28708345   -2.512603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2265461   -6.51270770   -0.743864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N(</w:t>
      </w:r>
      <w:r w:rsidR="00522723" w:rsidRPr="00522723">
        <w:rPr>
          <w:rFonts w:ascii="Times New Roman" w:hAnsi="Times New Roman"/>
        </w:rPr>
        <w:t>CH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</w:rPr>
        <w:t>-o</w:t>
      </w:r>
      <w:r w:rsidR="00522723" w:rsidRPr="00522723">
        <w:rPr>
          <w:rFonts w:ascii="Times New Roman" w:hAnsi="Times New Roman"/>
        </w:rPr>
        <w:t>-C</w:t>
      </w:r>
      <w:r w:rsidR="00522723" w:rsidRPr="00522723">
        <w:rPr>
          <w:rFonts w:ascii="Times New Roman" w:hAnsi="Times New Roman"/>
          <w:vertAlign w:val="subscript"/>
        </w:rPr>
        <w:t>6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)(1MIm) </w:t>
      </w:r>
      <w:r w:rsidRPr="00056FF4">
        <w:rPr>
          <w:rFonts w:ascii="Times New Roman" w:hAnsi="Times New Roman"/>
          <w:b/>
        </w:rPr>
        <w:t xml:space="preserve"> (3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3264918   -0.65279517   -0.922994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22983175   -0.45603119    2.928222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4.35978181    1.57675135    3.769128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2.06013518   -0.88556966    0.102826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6656468    1.36959380   -0.819439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6721080   -2.68797224   -1.133409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9956079    1.82051367   -0.785901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3544027    1.85786512    0.418076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9954777    2.01030997   -2.002219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2042149    1.23577652   -1.554317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2079075    1.72802143    0.519809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1610816    2.86765914   -1.114454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4603863    1.98990807   -3.296132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0287460    3.05528740   -1.732111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6553967    1.50573047   -2.115762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8610603    1.22351654    1.239332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13038981    1.85958653    0.367537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8755492    2.88275180    0.604010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3260272    1.99679108   -5.833117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0643670    3.18841675   -3.965336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9917554    0.77083451   -3.905022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736597    0.79690495   -5.176914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9123154    3.20572085   -5.226905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2556159    4.13083169   -3.493692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19783609   -0.77187963   -3.154832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913871   -0.14681917   -5.647021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7510529    4.15223796   -5.733085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8881595    1.98881691   -6.822930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76217612    1.62716448    2.859178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35931348    0.50836153    1.212963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5069265    2.87129776    1.020587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62310464    2.83441093    2.175473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13221442    0.48414797    2.388202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9718553   -0.96899974    0.693237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74280929    3.81267022    0.480688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0902165    3.73883517    2.538595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81885313   -0.21823005    0.159713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92984382    1.91193380    0.441981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487157    0.65627134    0.232701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2456612    3.05966157    0.538544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1375535    3.10004574    0.582917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5972815    0.70958912    0.266033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01937109    1.92152779    0.470564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25988107    3.98553655    0.653924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73092715    4.04788209    0.724633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6132445   -3.43514511   -1.171442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8303247   -3.52045536   -1.429550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444025   -3.07636982   -0.989596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9565028   -5.80752927   -1.563506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0647660   -4.78517735   -1.630313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9863315   -3.15327726   -1.471511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85619979   -4.71407550   -1.466905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1380254   -5.71047869   -1.868457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0905805   -5.42070970   -1.441661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1920904   -6.28857150   -2.543762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0434529   -6.54885685   -0.780502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N(</w:t>
      </w:r>
      <w:r w:rsidR="00522723" w:rsidRPr="00522723">
        <w:rPr>
          <w:rFonts w:ascii="Times New Roman" w:hAnsi="Times New Roman"/>
        </w:rPr>
        <w:t>CH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</w:rPr>
        <w:t>-o</w:t>
      </w:r>
      <w:r w:rsidR="00522723" w:rsidRPr="00522723">
        <w:rPr>
          <w:rFonts w:ascii="Times New Roman" w:hAnsi="Times New Roman"/>
        </w:rPr>
        <w:t>-C</w:t>
      </w:r>
      <w:r w:rsidR="00522723" w:rsidRPr="00522723">
        <w:rPr>
          <w:rFonts w:ascii="Times New Roman" w:hAnsi="Times New Roman"/>
          <w:vertAlign w:val="subscript"/>
        </w:rPr>
        <w:t>6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)(1MIm) </w:t>
      </w:r>
      <w:r w:rsidRPr="00056FF4">
        <w:rPr>
          <w:rFonts w:ascii="Times New Roman" w:hAnsi="Times New Roman"/>
          <w:b/>
        </w:rPr>
        <w:t xml:space="preserve"> (3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Fe      0.04042544   -0.45777272   -0.987545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58379523   -1.03817009    1.777387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7424496    0.34339370    3.795976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38622478   -0.61481242    0.814703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6471573    1.95927030   -0.781823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3239253   -2.76791981   -1.117229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2913365    2.44282082   -0.467114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5026031    2.39270509    0.299457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7665725    2.56943071   -2.057701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4751007    2.21085016   -1.341107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07576073    1.83756376    0.741575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0011039    3.54077630   -0.353495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8768213    2.15528496   -3.278940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3696737    3.66854191   -1.959532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2527383    2.28135562   -2.189898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3113605    1.99853948    1.232045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27275596    1.93340147    0.188801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3071514    3.49506597    0.359829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9735613    1.45432354   -5.65937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1583447    3.06368491   -3.942222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1157406    0.86608588   -3.828400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7533378    0.53490083   -5.019128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7263340    2.72768858   -5.121807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4294073    4.06380504   -3.526136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7736477   -0.29582278   -3.087872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3232681   -0.45920467   -5.438482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1362104    3.45559252   -5.617603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0205364    1.17447927   -6.583864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44204082    0.76623596    2.944128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4137268    0.50596595    0.703207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31026774    2.60266357    1.886040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98401357    2.08088740    2.985602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22204596   -0.01226739    1.814138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34468120   -0.46525740   -0.747032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6162037    3.63570541    1.912721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5291531    2.69841132    3.866945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21554238   -0.83328589    0.617696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96279304    1.13833435    0.176519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60982546    0.58394392    0.430116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29618052    2.85241989   -0.055276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63359770    2.46968821   -0.066675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96144840    0.20683739    0.421366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00575483    0.82205410    0.176897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03755467    3.89718988   -0.231330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41203225    3.20675539   -0.259671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7128706   -3.56961646   -0.969871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3889559   -3.58294220   -1.371285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8006453   -3.24236161   -0.753020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9734798   -6.00694601   -1.013784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3210857   -4.88922100   -1.376666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3319530   -3.18679853   -1.530187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71859148   -4.86590651   -1.118726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7267107   -5.81327719   -1.536191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1115687   -5.65851825   -0.805818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0732985   -6.57310534   -1.951167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7883779   -6.66555684   -0.198747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FePCl</w:t>
      </w:r>
      <w:r w:rsidRPr="00056FF4">
        <w:rPr>
          <w:rFonts w:ascii="Times New Roman" w:hAnsi="Times New Roman"/>
          <w:b/>
        </w:rPr>
        <w:t xml:space="preserve"> (8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134931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7671357    0.066690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7671357    0.00000000    0.066690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7671357    0.066690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7671357    0.00000000    0.066690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0688545   -2.40688545    0.058507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0688545    2.40688545    0.058507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0688545    2.40688545    0.058507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0688545   -2.40688545    0.058507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7557679   -3.17557679    0.056058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7557679    3.17557679    0.056058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7557679    3.17557679    0.056058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7557679   -3.17557679    0.056058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8818157   -2.81652950    0.063703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8818157   -2.81652950    0.063703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917148   -4.18988310    0.078484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542931   -5.03776688    0.090506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917148   -4.18988310    0.078484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542931   -5.03776688    0.090506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1652950    1.08818157    0.063703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1652950   -1.08818157    0.063703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8988310    0.67917148    0.078484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3776688    1.35542931    0.090506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8988310   -0.67917148    0.078484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3776688   -1.35542931    0.090506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8818157    2.81652950    0.063703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8818157    2.81652950    0.063703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917148    4.18988310    0.078484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542931    5.03776688    0.090506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917148    4.18988310    0.078484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542931    5.03776688    0.090506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1652950   -1.08818157    0.063703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1652950    1.08818157    0.063703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8988310   -0.67917148    0.078484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3776688   -1.35542931    0.090506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8988310    0.67917148    0.078484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3776688    1.35542931    0.090506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268495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Cl</w:t>
      </w:r>
      <w:r w:rsidRPr="00056FF4">
        <w:rPr>
          <w:rFonts w:ascii="Times New Roman" w:hAnsi="Times New Roman"/>
          <w:b/>
        </w:rPr>
        <w:t xml:space="preserve"> (8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233897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9459182    0.078065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9459182    0.00000000    0.078065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9459182    0.078065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9459182    0.00000000    0.078065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098711   -2.41098711    0.100040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098711    2.41098711    0.100040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098711    2.41098711    0.100040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098711   -2.41098711    0.100040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7939216   -3.17939216    0.116339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7939216    3.17939216    0.116339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7939216    3.17939216    0.116339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7939216   -3.17939216    0.116339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028294   -2.82325111    0.099604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1.09028294   -2.82325111    0.099604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974723   -4.19654598    0.138841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471545   -5.04505523    0.16740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974723   -4.19654598    0.138841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471545   -5.04505523    0.16740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2325111    1.09028294    0.099604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2325111   -1.09028294    0.099604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654598    0.67974723    0.138841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4505523    1.35471545    0.16740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654598   -0.67974723    0.138841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4505523   -1.35471545    0.16740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028294    2.82325111    0.099604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028294    2.82325111    0.099604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974723    4.19654598    0.138841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471545    5.04505523    0.16740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974723    4.19654598    0.138841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471545    5.04505523    0.16740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2325111   -1.09028294    0.099604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2325111    1.09028294    0.099604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654598   -0.67974723    0.138841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4505523   -1.35471545    0.16740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654598    0.67974723    0.138841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4505523    1.35471545    0.16740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474356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Cl</w:t>
      </w:r>
      <w:r w:rsidRPr="00056FF4">
        <w:rPr>
          <w:rFonts w:ascii="Times New Roman" w:hAnsi="Times New Roman"/>
          <w:b/>
        </w:rPr>
        <w:t xml:space="preserve"> (8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447773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2.03501620    0.099177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03501620    0.00000000    0.099177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2.03501620    0.099177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03501620    0.00000000    0.099177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730760   -2.41730760    0.157898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730760    2.41730760    0.157898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730760    2.41730760    0.157898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730760   -2.41730760    0.157898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571900   -3.18571900    0.201538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571900    3.18571900    0.201538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8571900    3.18571900    0.201538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8571900   -3.18571900    0.201538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533023   -2.85188330    0.148650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533023   -2.85188330    0.148650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084051   -4.22669585    0.22218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4941257   -5.07923321    0.278144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084051   -4.22669585    0.22218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4941257   -5.07923321    0.278144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5188330    1.09533023    0.148650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5188330   -1.09533023    0.148650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22669585    0.68084051    0.22218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7923321    1.34941257    0.278144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22669585   -0.68084051    0.22218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7923321   -1.34941257    0.278144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533023    2.85188330    0.148650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533023    2.85188330    0.148650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084051    4.22669585    0.22218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4941257    5.07923321    0.278144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084051    4.22669585    0.22218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1.34941257    5.07923321    0.278144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188330   -1.09533023    0.148650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188330    1.09533023    0.148650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2669585   -0.68084051    0.22218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7923321   -1.34941257    0.278144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2669585    0.68084051    0.22218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7923321    1.34941257    0.278144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644277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zCl</w:t>
      </w:r>
      <w:r w:rsidRPr="00056FF4">
        <w:rPr>
          <w:rFonts w:ascii="Times New Roman" w:hAnsi="Times New Roman"/>
          <w:b/>
        </w:rPr>
        <w:t xml:space="preserve"> (9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149487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89314378    0.057255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9314378    0.00000000    0.057255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89314378    0.057255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89314378    0.00000000    0.057255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166606   -2.37166606    0.06327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166606    2.37166606    0.06327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166606    2.37166606    0.06327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166606   -2.37166606    0.06327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764538   -2.72094474    0.065502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764538   -2.72094474    0.065502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778133   -4.10076436    0.094103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722679   -4.93679774    0.117557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778133   -4.10076436    0.094103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722679   -4.93679774    0.117557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2094474    1.09764538    0.065502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2094474   -1.09764538    0.065502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076436    0.67778133    0.094103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3679774    1.36722679    0.117557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076436   -0.67778133    0.094103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3679774   -1.36722679    0.117557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764538    2.72094474    0.065502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764538    2.72094474    0.065502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778133    4.10076436    0.094103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722679    4.93679774    0.117557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778133    4.10076436    0.094103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722679    4.93679774    0.117557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2094474   -1.09764538    0.065502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2094474    1.09764538    0.065502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076436   -0.67778133    0.094103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3679774   -1.36722679    0.117557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076436    0.67778133    0.094103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3679774    1.36722679    0.117557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279293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zCl</w:t>
      </w:r>
      <w:r w:rsidRPr="00056FF4">
        <w:rPr>
          <w:rFonts w:ascii="Times New Roman" w:hAnsi="Times New Roman"/>
          <w:b/>
        </w:rPr>
        <w:t xml:space="preserve"> (9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271361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0600755    0.069540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0600755    0.00000000    0.069540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0600755    0.069540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0600755    0.00000000    0.069540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321444   -2.37321444    0.114582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321444    2.37321444    0.114582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321444    2.37321444    0.114582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321444   -2.37321444    0.114582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1.09704635   -2.72350914    0.10767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704635   -2.72350914    0.10767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781943   -4.10541266    0.163753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707333   -4.94096607    0.204574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781943   -4.10541266    0.163753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707333   -4.94096607    0.204574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2350914    1.09704635    0.10767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2350914   -1.09704635    0.10767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541266    0.67781943    0.163753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4096607    1.36707333    0.204574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541266   -0.67781943    0.163753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4096607   -1.36707333    0.204574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704635    2.72350914    0.10767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704635    2.72350914    0.10767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781943    4.10541266    0.163753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707333    4.94096607    0.204574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781943    4.10541266    0.163753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707333    4.94096607    0.204574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2350914   -1.09704635    0.10767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2350914    1.09704635    0.10767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541266   -0.67781943    0.163753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4096607   -1.36707333    0.204574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541266    0.67781943    0.163753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4096607    1.36707333    0.204574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513247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zCl</w:t>
      </w:r>
      <w:r w:rsidRPr="00056FF4">
        <w:rPr>
          <w:rFonts w:ascii="Times New Roman" w:hAnsi="Times New Roman"/>
          <w:b/>
        </w:rPr>
        <w:t xml:space="preserve"> (9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572959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3528110    0.076186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3528110    0.00000000    0.076186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3528110    0.076186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3528110    0.00000000    0.076186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445959   -2.37445959    0.194679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445959    2.37445959    0.194679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445959    2.37445959    0.194679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445959   -2.37445959    0.194679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956841   -2.74209120    0.171117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956841   -2.74209120    0.171117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44227   -4.12301997    0.29956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282615   -4.95816856    0.396982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44227   -4.12301997    0.29956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282615   -4.95816856    0.396982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4209120    1.09956841    0.171117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4209120   -1.09956841    0.171117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2301997    0.67844227    0.29956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5816856    1.36282615    0.396982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2301997   -0.67844227    0.29956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5816856   -1.36282615    0.396982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956841    2.74209120    0.171117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956841    2.74209120    0.171117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44227    4.12301997    0.29956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282615    4.95816856    0.396982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44227    4.12301997    0.29956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282615    4.95816856    0.396982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4209120   -1.09956841    0.171117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4209120    1.09956841    0.171117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4.12301997   -0.67844227    0.29956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5816856   -1.36282615    0.396982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2301997    0.67844227    0.299561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5816856    1.36282615    0.396982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761142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-(PyPep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  <w:b/>
        </w:rPr>
        <w:t xml:space="preserve"> (1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062747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5574142   -1.16677551   -0.117968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51908743    1.24408195    1.389314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55574142    1.16677551   -0.117968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51908743   -1.24408195    1.389314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2708669   -2.15290313    0.808291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52509572   -1.90932126   -1.478812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9049229   -1.01273571   -1.149233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1795054   -2.17148784    1.672705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254575   -3.11162255    2.685017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3695277   -3.10329383    3.418734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90718602   -2.15074356    3.112806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65820390   -1.23684069    2.098061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34146380    0.15757364   -1.938460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22477123    0.41338850   -2.995515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9049229    1.01273571   -1.149233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52509572    1.90932126   -1.478812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62708669    2.15290313    0.808291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22477123   -0.41338850   -2.995515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34146380   -0.15757364   -1.938460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1795054    2.17148784    1.672705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4254575    3.11162255    2.685017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3695277    3.10329383    3.418734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90718602    2.15074356    3.112806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5820390    1.23684069    2.098061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3196654   -3.83427017    2.870974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0204125   -3.83025901    4.211957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5238549   -2.10782411    3.64933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39148851   -0.48339865    1.829035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3196654    3.83427017    2.870974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0204125    3.83025901    4.211957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5238549    2.10782411    3.64933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9148851    0.48339865    1.829035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38624702    1.64584814   -2.541539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4521070    0.48179101   -3.298946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38624702   -1.64584814   -2.541539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24521070   -0.48179101   -3.298946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2104149    0.27485731   -4.127807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17308914    2.36163022   -2.777313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64679008    2.81378836   -0.896962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2104149   -0.27485731   -4.127807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7308914   -2.36163022   -2.777313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4679008   -2.81378836   -0.896962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53787429    2.99187079    0.982365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2.53787429   -2.99187079    0.982365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09560859    1.31907325   -3.586687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09560859   -1.31907325   -3.586687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4710472   -1.25646576   -1.538042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4710472    1.25646576   -1.538042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-(PyPep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  <w:b/>
        </w:rPr>
        <w:t xml:space="preserve"> (1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 0.071819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8651488   -1.29956301   -0.143584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34497065    1.37163166    1.516555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68651488    1.29956301   -0.143584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34497065   -1.37163166    1.516555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6465319   -2.30720328    0.744443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52666208   -2.05670029   -1.660553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4898648   -1.14182797   -1.221153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0040345   -2.31686076    1.689936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7989815   -3.28909643    2.679437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4877660   -3.30194167    3.490356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62944788   -2.33375369    3.288989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43556844   -1.38216864    2.297731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36698655    0.05064650   -1.976091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14014256    0.28677438   -3.119660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54898648    1.14182797   -1.221153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52666208    2.05670029   -1.660553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76465319    2.30720328    0.744443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14014256   -0.28677438   -3.119660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36698655   -0.05064650   -1.976091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0040345    2.31686076    1.689936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7989815    3.28909643    2.679437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4877660    3.30194167    3.490356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2944788    2.33375369    3.288989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3556844    1.38216864    2.297731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7205109   -4.02423316    2.785753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6488973   -4.05760784    4.265255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53589993   -2.30410124    3.889117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7265626   -0.60618894    2.111508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7205109    4.02423316    2.785753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6488973    4.05760784    4.265255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3589993    2.30410124    3.889117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7265626    0.60618894    2.111508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8679081    1.80588351   -2.80028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09975311    0.63293303   -3.532324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28679081   -1.80588351   -2.80028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9975311   -0.63293303   -3.532324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69213211    0.43529644   -4.424827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2842002    2.53838177   -3.117930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67885240    2.97088997   -1.100031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9213211   -0.43529644   -4.424827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2842002   -2.53838177   -3.117930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7885240   -2.97088997   -1.100031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64153058    3.19135474    0.859198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2.64153058   -3.19135474    0.859198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8023948    1.20163188   -3.688471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8023948   -1.20163188   -3.688471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19566806   -1.22598250   -1.432117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9566806    1.22598250   -1.432117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-(PyPep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  <w:b/>
        </w:rPr>
        <w:t xml:space="preserve"> (1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091702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5546858   -1.34097431   -0.204197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N       0.37508242    1.44853752    1.532463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65546858    1.34097431   -0.204197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37508242   -1.44853752    1.532463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5216196   -2.31338513    0.731530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58106098   -2.13612874   -1.581463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62246962   -1.17549635   -1.200114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7301376   -2.38640788    1.659892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7998969   -3.40010829    2.611504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3290340   -3.44138676    3.442543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61535324   -2.46522619    3.304586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44489943   -1.48572757    2.334395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9311775    0.05100157   -1.924212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53182685    0.28565094   -2.940547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62246962    1.17549635   -1.200114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58106098    2.13612874   -1.581463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75216196    2.31338513    0.731530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53182685   -0.28565094   -2.940547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59311775   -0.05100157   -1.924212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7301376    2.38640788    1.659892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7998969    3.40010829    2.611504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3290340    3.44138676    3.442543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1535324    2.46522619    3.304586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4489943    1.48572757    2.334395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7384817   -4.13726437    2.680453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3313698   -4.22639739    4.190293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50296023   -2.45626140    3.932989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8955024   -0.70679559    2.190949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7384817    4.13726437    2.680453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3313698    4.22639739    4.190293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0296023    2.45626140    3.932989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8955024    0.70679559    2.190949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49219148    1.89093235   -2.605190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48079724    0.67147089   -3.282497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49219148   -1.89093235   -2.605190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48079724   -0.67147089   -3.282497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19656556    0.46874838   -4.078080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21391887    2.66254950   -2.871359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60529147    3.08709677   -1.065429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9656556   -0.46874838   -4.078080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21391887   -2.66254950   -2.871359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0529147   -3.08709677   -1.065429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68579785    3.12014283    0.917439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2.68579785   -3.12014283    0.917439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49712976    1.23401647   -3.474674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49712976   -1.23401647   -3.474674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37552852   -1.25031884   -1.574691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37552852    1.25031884   -1.574691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tsalen)Cl</w:t>
      </w:r>
      <w:r w:rsidRPr="00056FF4">
        <w:rPr>
          <w:rFonts w:ascii="Times New Roman" w:hAnsi="Times New Roman"/>
          <w:b/>
        </w:rPr>
        <w:t xml:space="preserve"> (2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40285417   -0.1398806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-2.58929603    0.2285860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26826852   -1.77962044    1.407291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5451764    2.56671445    0.75619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04998661    1.21637794    1.299519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26826852   -1.77962044   -1.407291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8207550   -3.34182841   -3.714562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0.38207550   -3.34182841    3.714562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3667675    1.18136016    2.603220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2868522   -2.30387264    4.037657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2860859    1.38585700    5.187366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9606377   -2.79948100    6.118666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2840803    2.13367918    3.115489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8656991    0.06385741    3.483133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8411685   -0.41851464    6.871132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04998661    1.21637794   -1.299519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3685624   -1.99599043    5.386108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6827329   -1.28823544    3.060712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9238927    0.34674445    4.86889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7430855   -0.66009729    5.810235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5451764    2.56671445   -0.75619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3667675    1.18136016   -2.603220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2840803    2.13367918   -3.115489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8656991    0.06385741   -3.483133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3685624   -1.99599043   -5.386108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6827329   -1.28823544   -3.060712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9238927    0.34674445   -4.86889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7430855   -0.66009729   -5.810235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2868522   -2.30387264   -4.037657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9606377   -2.79948100   -6.118666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2860859    1.38585700   -5.187366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8411685   -0.41851464   -6.871132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3979964    3.21707699   -1.135954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0487024    2.95498661   -1.135002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0487024    2.95498661    1.135002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3979964    3.21707699    1.135954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tsalen)Cl</w:t>
      </w:r>
      <w:r w:rsidRPr="00056FF4">
        <w:rPr>
          <w:rFonts w:ascii="Times New Roman" w:hAnsi="Times New Roman"/>
          <w:b/>
        </w:rPr>
        <w:t xml:space="preserve"> (2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1.03795895   -0.0342637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-3.33243022    0.6747316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3946340   -1.69767205    1.452406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3864296    2.61425467    0.763563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33424846    1.25534867    1.293403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3946340   -1.69767205   -1.452406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0873968   -3.36599805   -3.573641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0873968   -3.36599805    3.573641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790790    1.12074661    2.441550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0914154   -2.39080270    3.815761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2232600    1.05917313    4.682076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4881089   -3.06566562    5.665717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8052194    2.02183016    2.885728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8619938   -0.06513907    3.237368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3980377   -0.84310054    6.237625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33424846    1.25534867   -1.293403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2064575   -2.21868039    4.993283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7031199   -1.32753744    2.909754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0424686    0.08269929    4.443938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7828585   -0.97621296    5.315380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3864296    2.61425467   -0.763563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790790    1.12074661   -2.441550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8052194    2.02183016   -2.885728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8619938   -0.06513907   -3.237368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2064575   -2.21868039   -4.993283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17031199   -1.32753744   -2.909754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0424686    0.08269929   -4.443938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7828585   -0.97621296   -5.315380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0914154   -2.39080270   -3.815761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4881089   -3.06566562   -5.665717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2232600    1.05917313   -4.682076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3980377   -0.84310054   -6.237625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7800772    3.03805421   -1.133717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7819769    3.22940735   -1.151739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7819769    3.22940735    1.151739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7800772    3.03805421    1.133717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tsalen)Cl</w:t>
      </w:r>
      <w:r w:rsidRPr="00056FF4">
        <w:rPr>
          <w:rFonts w:ascii="Times New Roman" w:hAnsi="Times New Roman"/>
          <w:b/>
        </w:rPr>
        <w:t xml:space="preserve"> (2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1.58997707   -0.00685073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-3.75284673    0.6944530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50889283   -1.54641203    1.766461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6910441    2.70755550    0.770080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52975881    1.34822033    1.263202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50889283   -1.54641203   -1.766461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154790   -3.38732019   -3.349634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154790   -3.38732019    3.349634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5065084    1.13000774    2.179522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674376   -2.45139297    3.434162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4190408    0.86508785    3.759730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4520614   -3.27340579    4.781858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4857403    1.98241016    2.522761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6962354   -0.11894476    2.828960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1942209   -1.13105763    5.001279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52975881    1.34822033   -1.263202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2264668   -2.38413507    4.242356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5733000   -1.33467763    2.704803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0162681   -0.07607188    3.670141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3749423   -1.18939043    4.366821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6910441    2.70755550   -0.770080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5065084    1.13000774   -2.179522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4857403    1.98241016   -2.522761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6962354   -0.11894476   -2.828960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2264668   -2.38413507   -4.242356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5733000   -1.33467763   -2.704803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0162681   -0.07607188   -3.670141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3749423   -1.18939043   -4.366821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674376   -2.45139297   -3.434162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4520614   -3.27340579   -4.781858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4190408    0.86508785   -3.759730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1942209   -1.13105763   -5.001279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1981526    3.10390026   -1.143689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3175032    3.34699318   -1.155615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3175032    3.34699318    1.155615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1981526    3.10390026    1.143689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N(</w:t>
      </w:r>
      <w:r w:rsidR="00522723" w:rsidRPr="00522723">
        <w:rPr>
          <w:rFonts w:ascii="Times New Roman" w:hAnsi="Times New Roman"/>
        </w:rPr>
        <w:t>CH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</w:rPr>
        <w:t>-o</w:t>
      </w:r>
      <w:r w:rsidR="00522723" w:rsidRPr="00522723">
        <w:rPr>
          <w:rFonts w:ascii="Times New Roman" w:hAnsi="Times New Roman"/>
        </w:rPr>
        <w:t>-C</w:t>
      </w:r>
      <w:r w:rsidR="00522723" w:rsidRPr="00522723">
        <w:rPr>
          <w:rFonts w:ascii="Times New Roman" w:hAnsi="Times New Roman"/>
          <w:vertAlign w:val="subscript"/>
        </w:rPr>
        <w:t>6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)(1MIm) </w:t>
      </w:r>
      <w:r w:rsidRPr="00056FF4">
        <w:rPr>
          <w:rFonts w:ascii="Times New Roman" w:hAnsi="Times New Roman"/>
          <w:b/>
        </w:rPr>
        <w:t xml:space="preserve"> (3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728201   -0.63799355   -0.943841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02346003   -0.46134731    2.922810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3134097    1.51500218    3.790457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S      -1.87950000   -0.86497567    0.098433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5524452    1.40449516   -0.865229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00800751   -2.65693176   -1.150682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6615912    1.90032630   -0.823059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3566835    1.97988281    0.333644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0387168    1.99987936   -2.070722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1475083    1.34647563   -1.593289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17425173    1.77730317    0.489848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6525688    2.95894697   -1.111025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7096129    1.97105931   -3.351752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4142040    3.04623846   -1.8430756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5301669    1.46514575   -2.197086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1816285    1.46312482    1.203532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12511921    1.88009268    0.372292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5450748    3.03832568    0.405128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7078360    1.97295852   -5.843252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5321364    3.15806473   -4.067824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5385194    0.76718160   -3.898058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0428856    0.78360461   -5.143622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9101669    3.16811592   -5.305751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1888104    4.09290555   -3.650014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44242287   -0.76237561   -3.075042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7686427   -0.15131400   -5.559522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1679948    4.10555924   -5.845135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7408038    1.96634434   -6.809191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65734505    1.59463965    2.868086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4520487    0.55493442    1.184107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4297937    2.88978880    1.009483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59058352    2.80743929    2.181096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98011936    0.48250329    2.381279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0005875   -0.91220527    0.586723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78329188    3.83853746    0.477074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1004137    3.68668581    2.558860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65087534   -0.41098921    0.494919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90350932    1.71607895    0.703383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6209727    0.62694433    0.345072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9533352    3.03269841    0.552635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7592785    2.96278139    0.719147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5659891    0.55920541    0.512891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98221967    1.64255665    0.836969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39895997    4.00238873    0.575400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85579605    3.87291493    0.863413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6164492   -3.45015205   -1.163261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7612903   -3.46235911   -1.478858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7734350   -3.14233282   -0.963537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3166301   -5.84081399   -1.546606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3418242   -4.74199913   -1.673630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8251303   -3.07704028   -1.556612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72209040   -4.71471369   -1.470615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6255003   -5.64917933   -1.934548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5175376   -5.48168785   -1.408940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4729787   -6.32045601   -2.524745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9605690   -6.56677585   -0.763780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N(</w:t>
      </w:r>
      <w:r w:rsidR="00522723" w:rsidRPr="00522723">
        <w:rPr>
          <w:rFonts w:ascii="Times New Roman" w:hAnsi="Times New Roman"/>
        </w:rPr>
        <w:t>CH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</w:rPr>
        <w:t>-o</w:t>
      </w:r>
      <w:r w:rsidR="00522723" w:rsidRPr="00522723">
        <w:rPr>
          <w:rFonts w:ascii="Times New Roman" w:hAnsi="Times New Roman"/>
        </w:rPr>
        <w:t>-C</w:t>
      </w:r>
      <w:r w:rsidR="00522723" w:rsidRPr="00522723">
        <w:rPr>
          <w:rFonts w:ascii="Times New Roman" w:hAnsi="Times New Roman"/>
          <w:vertAlign w:val="subscript"/>
        </w:rPr>
        <w:t>6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)(1MIm) </w:t>
      </w:r>
      <w:r w:rsidRPr="00056FF4">
        <w:rPr>
          <w:rFonts w:ascii="Times New Roman" w:hAnsi="Times New Roman"/>
          <w:b/>
        </w:rPr>
        <w:t xml:space="preserve"> (3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Fe     -0.04536901   -0.67976363   -0.939016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28933667   -0.42701111    2.898628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30170831    1.64797913    3.777651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2.06259903   -0.86082533    0.032251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3834365    1.34400120   -0.831869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06108399   -2.70208010   -1.121422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6676926    1.81486841   -0.802357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5040064    1.89696867    0.382482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2833078    1.93164566   -2.047335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9936658    1.22352289   -1.555017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18319906    1.74018509    0.509605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6711693    2.85976117   -1.132456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5853410    1.95211635   -3.319842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9744122    2.96352065   -1.796002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6252865    1.37489245   -2.188009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7336820    1.32236632    1.235157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14463209    1.88204005    0.376263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1403495    2.93373803    0.500192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5019014    2.06837712   -5.809389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712481    3.16741847   -3.994480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6865038    0.77583100   -3.902348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1631676    0.85339304   -5.148179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4895504    3.23618346   -5.232552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7540088    4.07783670   -3.542998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51574144   -0.79099404   -3.141824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1324045   -0.05597743   -5.596403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5211761    4.19381383   -5.740093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5000493    2.10227886   -6.776672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70945631    1.68230845    2.863971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37831518    0.51961502    1.188047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5407653    2.90716698    1.029635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51869109    2.89048678    2.192261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14097813    0.51347762    2.370800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72846964   -0.99206975    0.599267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0257891    3.84852938    0.502495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5754625    3.81211617    2.570956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81940453   -0.23023814    0.268787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94195087    1.89672790    0.572832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6216469    0.67706377    0.262915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4505268    3.07542735    0.577005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3268508    3.09345642    0.682787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6420393    0.70197108    0.359158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02840150    1.89189545    0.651847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28833229    4.00768262    0.665252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75542965    4.03426372    0.846868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4190926   -3.40757180   -1.378319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711408   -3.60805642   -1.091917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3906123   -3.00498063   -1.473273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0797990   -5.76972855   -1.764666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9998222   -4.85759949   -1.325863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2115355   -3.31295861   -0.916474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75460464   -4.71016965   -1.500376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8891025   -5.82067668   -1.383668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9783822   -5.33171690   -1.892868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2550667   -6.30056742   -2.676938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2680485   -6.46996817   -0.925857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Fe(N(</w:t>
      </w:r>
      <w:r w:rsidR="00522723" w:rsidRPr="00522723">
        <w:rPr>
          <w:rFonts w:ascii="Times New Roman" w:hAnsi="Times New Roman"/>
        </w:rPr>
        <w:t>CH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</w:rPr>
        <w:t>-o</w:t>
      </w:r>
      <w:r w:rsidR="00522723" w:rsidRPr="00522723">
        <w:rPr>
          <w:rFonts w:ascii="Times New Roman" w:hAnsi="Times New Roman"/>
        </w:rPr>
        <w:t>-C</w:t>
      </w:r>
      <w:r w:rsidR="00522723" w:rsidRPr="00522723">
        <w:rPr>
          <w:rFonts w:ascii="Times New Roman" w:hAnsi="Times New Roman"/>
          <w:vertAlign w:val="subscript"/>
        </w:rPr>
        <w:t>6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)(1MIm) </w:t>
      </w:r>
      <w:r w:rsidRPr="00056FF4">
        <w:rPr>
          <w:rFonts w:ascii="Times New Roman" w:hAnsi="Times New Roman"/>
          <w:b/>
        </w:rPr>
        <w:t xml:space="preserve"> (3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8393757   -0.49107067   -0.934489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2946111   -0.92030062    1.873661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9448652    0.53910832    3.839926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30788009   -0.58061486    0.918025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5594779    1.93499588   -0.804574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01148315   -2.73008628   -1.055344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1063520    2.45658049   -0.493333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7114852    2.40121479    0.257178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8758900    2.52622815   -2.092586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3922633    2.22142576   -1.358394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06456493    1.89327554    0.732941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859326    3.55248011   -0.405978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998974    2.13178896   -3.305379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8009585    3.62277496   -1.999589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2674494    2.21170160   -2.235419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4399135    2.06630857    1.208350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28057931    1.89662947    0.171938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7906078    3.50168227    0.261851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5031090    1.47952455   -5.682048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8661912    3.07621212   -3.972608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8990076    0.83404843   -3.848993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7280453    0.52334413   -5.035886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6052741    2.76432246   -5.150856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6373454    4.08247759   -3.561656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3879388   -0.38466212   -3.104962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8320582   -0.47817038   -5.452913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6514734    3.51984681   -5.650273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6866383    1.21853963   -6.603911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45312073    0.92193419    2.975712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5658811    0.57014880    0.745115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8461270    2.70176630    1.852505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96932255    2.22968728    2.969864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24762745    0.09901594    1.872249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37747325   -0.47331465   -0.662390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1727902    3.72765048    1.84351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2656069    2.88113410    3.828190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14317475   -0.91022879    0.737592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94885981    1.01431213    0.200630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58055825    0.55289762    0.48317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33276360    2.77082129   -0.118536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65847432    2.34274229   -0.108831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91805163    0.12623841    0.492701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98082529    0.66583727    0.216259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0760927    3.81193889   -0.348272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45932482    3.04405667   -0.338299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8841102   -3.60285885   -1.083680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5789644   -3.46711747   -1.233441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3725409   -3.36538050   -0.972832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5099904   -6.05261665   -1.349339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3304829   -4.78954888   -1.366951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3948584   -3.01244415   -1.249669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53571735   -4.85699146   -1.268536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4382520   -5.67014163   -1.516509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9859748   -5.77366351   -1.231598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1.21318911   -6.53402772   -2.320919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7233483   -6.75036226   -0.555468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Cl</w:t>
      </w:r>
      <w:r w:rsidRPr="00056FF4">
        <w:rPr>
          <w:rFonts w:ascii="Times New Roman" w:hAnsi="Times New Roman"/>
          <w:b/>
        </w:rPr>
        <w:t xml:space="preserve"> (8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137104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7443387    0.071884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7443387    0.00000000    0.071884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7443387    0.071884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7443387    0.00000000    0.071884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039760   -2.41039760    0.065363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039760    2.41039760    0.065363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039760    2.41039760    0.065363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039760   -2.41039760    0.065363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7858728   -3.17858728    0.065942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7858728    3.17858728    0.065942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7858728    3.17858728    0.065942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7858728   -3.17858728    0.065942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015646   -2.81863986    0.069624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015646   -2.81863986    0.069624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003986   -4.19132405    0.08558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855463   -5.03690167    0.100107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003986   -4.19132405    0.08558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855463   -5.03690167    0.100107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1863986    1.09015646    0.069624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1863986   -1.09015646    0.069624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132405    0.68003986    0.08558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3690167    1.35855463    0.100107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132405   -0.68003986    0.08558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3690167   -1.35855463    0.100107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015646    2.81863986    0.069624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015646    2.81863986    0.069624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003986    4.19132405    0.08558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855463    5.03690167    0.100107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003986    4.19132405    0.08558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855463    5.03690167    0.100107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1863986   -1.09015646    0.069624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1863986    1.09015646    0.069624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132405   -0.68003986    0.08558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3690167   -1.35855463    0.100107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132405    0.68003986    0.08558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3690167    1.35855463    0.100107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321855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Cl</w:t>
      </w:r>
      <w:r w:rsidRPr="00056FF4">
        <w:rPr>
          <w:rFonts w:ascii="Times New Roman" w:hAnsi="Times New Roman"/>
          <w:b/>
        </w:rPr>
        <w:t xml:space="preserve"> (8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192803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8660706    0.080481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8660706    0.00000000    0.080481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8660706    0.080481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8660706    0.00000000    0.080481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496970   -2.41496970    0.105597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496970    2.41496970    0.105597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496970    2.41496970    0.105597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496970   -2.41496970    0.105597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269740   -3.18269740    0.125906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269740    3.18269740    0.125906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3.18269740    3.18269740    0.125906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8269740   -3.18269740    0.125906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334952   -2.82235098    0.104092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334952   -2.82235098    0.104092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089025   -4.19247819    0.143500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793761   -5.03864372    0.173871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089025   -4.19247819    0.143500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793761   -5.03864372    0.173871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2235098    1.09334952    0.104092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2235098   -1.09334952    0.104092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247819    0.68089025    0.143500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3864372    1.35793761    0.173871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247819   -0.68089025    0.143500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3864372   -1.35793761    0.173871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334952    2.82235098    0.104092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334952    2.82235098    0.104092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089025    4.19247819    0.143500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793761    5.03864372    0.173871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089025    4.19247819    0.143500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793761    5.03864372    0.173871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2235098   -1.09334952    0.104092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2235098    1.09334952    0.104092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247819   -0.68089025    0.143500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3864372   -1.35793761    0.173871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247819    0.68089025    0.143500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3864372    1.35793761    0.173871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579295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Cl</w:t>
      </w:r>
      <w:r w:rsidRPr="00056FF4">
        <w:rPr>
          <w:rFonts w:ascii="Times New Roman" w:hAnsi="Times New Roman"/>
          <w:b/>
        </w:rPr>
        <w:t xml:space="preserve"> (8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410341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2.02861051    0.106027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02861051    0.00000000    0.106027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2.02861051    0.106027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02861051    0.00000000    0.106027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2110339   -2.42110339    0.158347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2110339    2.42110339    0.158347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2110339    2.42110339    0.158347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2110339   -2.42110339    0.158347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906975   -3.18906975    0.198384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906975    3.18906975    0.198384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8906975    3.18906975    0.198384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8906975   -3.18906975    0.198384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816715   -2.85245058    0.149516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816715   -2.85245058    0.149516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184806   -4.22535862    0.212652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279242   -5.07594014    0.26087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184806   -4.22535862    0.212652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279242   -5.07594014    0.26087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5245058    1.09816715    0.149516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5245058   -1.09816715    0.149516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22535862    0.68184806    0.212652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7594014    1.35279242    0.26087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22535862   -0.68184806    0.212652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7594014   -1.35279242    0.26087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816715    2.85245058    0.149516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816715    2.85245058    0.149516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68184806    4.22535862    0.212652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279242    5.07594014    0.26087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184806    4.22535862    0.212652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279242    5.07594014    0.26087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245058   -1.09816715    0.149516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245058    1.09816715    0.149516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2535862   -0.68184806    0.212652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7594014   -1.35279242    0.26087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2535862    0.68184806    0.212652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7594014    1.35279242    0.26087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687616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zCl</w:t>
      </w:r>
      <w:r w:rsidRPr="00056FF4">
        <w:rPr>
          <w:rFonts w:ascii="Times New Roman" w:hAnsi="Times New Roman"/>
          <w:b/>
        </w:rPr>
        <w:t xml:space="preserve"> (9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137601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89381901    0.056430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9381901    0.00000000    0.056430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89381901    0.056430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89381901    0.00000000    0.056430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101623   -2.37101623    0.062327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101623    2.37101623    0.062327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101623    2.37101623    0.062327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101623   -2.37101623    0.062327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616368   -2.72399280    0.065810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616368   -2.72399280    0.065810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00359   -4.10427916    0.094614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162862   -4.94498305    0.120683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00359   -4.10427916    0.094614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162862   -4.94498305    0.120683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2399280    1.09616368    0.065810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2399280   -1.09616368    0.065810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427916    0.67800359    0.094614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4498305    1.36162862    0.120683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427916   -0.67800359    0.094614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4498305   -1.36162862    0.120683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616368    2.72399280    0.065810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616368    2.72399280    0.065810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00359    4.10427916    0.094614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162862    4.94498305    0.120683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00359    4.10427916    0.094614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162862    4.94498305    0.120683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2399280   -1.09616368    0.065810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2399280    1.09616368    0.065810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427916   -0.67800359    0.094614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4498305   -1.36162862    0.120683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427916    0.67800359    0.094614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4498305    1.36162862    0.120683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298435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zCl</w:t>
      </w:r>
      <w:r w:rsidRPr="00056FF4">
        <w:rPr>
          <w:rFonts w:ascii="Times New Roman" w:hAnsi="Times New Roman"/>
          <w:b/>
        </w:rPr>
        <w:t xml:space="preserve"> (9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230857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0360032    0.067569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0360032    0.00000000    0.067569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0360032    0.067569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0360032    0.00000000    0.067569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310966   -2.37310966    0.116392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N       2.37310966    2.37310966    0.116392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310966    2.37310966    0.116392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310966   -2.37310966    0.116392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686220   -2.72608993    0.109959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686220   -2.72608993    0.109959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38883   -4.10578308    0.167094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170112   -4.94583291    0.210937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38883   -4.10578308    0.167094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170112   -4.94583291    0.210937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2608993    1.09686220    0.109959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2608993   -1.09686220    0.109959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578308    0.67838883    0.167094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4583291    1.36170112    0.210937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578308   -0.67838883    0.167094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4583291   -1.36170112    0.210937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686220    2.72608993    0.109959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686220    2.72608993    0.109959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38883    4.10578308    0.167094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170112    4.94583291    0.210937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38883    4.10578308    0.167094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170112    4.94583291    0.210937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2608993   -1.09686220    0.109959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2608993    1.09686220    0.109959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578308   -0.67838883    0.167094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4583291   -1.36170112    0.210937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578308    0.67838883    0.167094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4583291    1.36170112    0.210937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594700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zCl</w:t>
      </w:r>
      <w:r w:rsidRPr="00056FF4">
        <w:rPr>
          <w:rFonts w:ascii="Times New Roman" w:hAnsi="Times New Roman"/>
          <w:b/>
        </w:rPr>
        <w:t xml:space="preserve"> (9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542450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3372162    0.077268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3372162    0.00000000    0.077268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3372162    0.077268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3372162    0.00000000    0.077268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413044   -2.37413044    0.192814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413044    2.37413044    0.192814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413044    2.37413044    0.192814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413044   -2.37413044    0.192814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932605   -2.74554355    0.170428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932605   -2.74554355    0.170428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84762   -4.12547959    0.293096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766138   -4.96543205    0.386863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84762   -4.12547959    0.293096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766138   -4.96543205    0.386863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4554355    1.09932605    0.170428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4554355   -1.09932605    0.170428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2547959    0.67884762    0.293096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6543205    1.35766138    0.386863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2547959   -0.67884762    0.293096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6543205   -1.35766138    0.386863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932605    2.74554355    0.170428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932605    2.74554355    0.170428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84762    4.12547959    0.293096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766138    4.96543205    0.386863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84762    4.12547959    0.293096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1.35766138    4.96543205    0.386863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4554355   -1.09932605    0.170428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4554355    1.09932605    0.170428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2547959   -0.67884762    0.293096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6543205   -1.35766138    0.386863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2547959    0.67884762    0.293096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6543205    1.35766138    0.386863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786715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-(PyPep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  <w:b/>
        </w:rPr>
        <w:t xml:space="preserve"> (1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116414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9978908   -1.18087226   -0.093429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53622430    1.25727381    1.321012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59978908    1.18087226   -0.093429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53622430   -1.25727381    1.321012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6300459   -2.15414405    0.857859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66586851   -1.87188038   -1.309925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7732286   -1.01051105   -1.081091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947008   -2.17417023    1.648679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7414429   -3.12219339    2.642633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4768840   -3.13775702    3.300309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01375280   -2.19591148    2.943067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71688542   -1.26980473    1.954846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2432185    0.13107932   -1.912950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34596763    0.36701776   -2.940535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57732286    1.01051105   -1.081091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66586851    1.87188038   -1.309925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66300459    2.15414405    0.857859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34596763   -0.36701776   -2.940535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2432185   -0.13107932   -1.912950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9947008    2.17417023    1.648679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7414429    3.12219339    2.642633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4768840    3.13775702    3.300309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01375280    2.19591148    2.943067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1688542    1.26980473    1.954846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7596107   -3.82790364    2.850306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5361931   -3.87799821    4.074821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9379859   -2.17602394    3.418108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43418941   -0.51816189    1.633483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7596107    3.82790364    2.850306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5361931    3.87799821    4.074821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9379859    2.17602394    3.418108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3418941    0.51816189    1.633483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56616041    1.61897863   -2.340150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41077280    0.49754568   -3.156721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56616041   -1.61897863   -2.340150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41077280   -0.49754568   -3.156721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11491457    0.30085685   -3.966970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39646438    2.30744300   -2.505659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78391790    2.73584585   -0.666364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1491457   -0.30085685   -3.966970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39646438   -2.30744300   -2.505659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8391790   -2.73584585   -0.66636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57686565    2.97388194    1.118367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2.57686565   -2.97388194    1.118367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20666596    1.24285426   -3.574377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3.20666596   -1.24285426   -3.574377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9906887   -1.23844145   -1.622742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9906887    1.23844145   -1.622742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-(PyPep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  <w:b/>
        </w:rPr>
        <w:t xml:space="preserve"> (1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348604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8840478   -1.30734721   -0.066392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56705046    1.37424633    1.089685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78840478    1.30734721   -0.066392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56705046   -1.37424633    1.089685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0645587   -2.27555425    0.873150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5490343   -1.76429917   -0.715367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93224310   -1.06900260   -0.815433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3218414   -2.30201999    1.485267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0055669   -3.28576790    2.411807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8549060   -3.33393573    2.930799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21038713   -2.38290367    2.506135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81030002   -1.42111608    1.591756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4018214   -0.01419835   -1.765935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93594206    0.29109141   -2.582394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93224310    1.06900260   -0.815433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5490343    1.76429917   -0.715367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70645587    2.27555425    0.873150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93594206   -0.29109141   -2.582394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4018214    0.01419835   -1.765935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3218414    2.30201999    1.485267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0055669    3.28576790    2.411807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8549060    3.33393573    2.930799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1038713    2.38290367    2.506135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1030002    1.42111608    1.591756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8032689   -3.99349220    2.683993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6708328   -4.10373834    3.650864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23627448   -2.37742457    2.871844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49514111   -0.65797105    1.233038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8032689    3.99349220    2.683993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6708328    4.10373834    3.650864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23627448    2.37742457    2.871844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9514111    0.65797105    1.233038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5.23406253    1.43863767   -1.529451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5.12908329    0.41072939   -2.467146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23406253   -1.43863767   -1.529451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12908329   -0.41072939   -2.467146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97245900    0.15656979   -3.111042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16568807    1.99903638   -1.432952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22487230    2.56680335    0.009787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97245900   -0.15656979   -3.111042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16568807   -1.99903638   -1.432952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2487230   -2.56680335    0.009787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55723688    3.10865915    1.267770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2.55723688   -3.10865915    1.267770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3752303    1.09485132   -3.311941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83752303   -1.09485132   -3.311941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36368501   -0.92218449   -1.941205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36368501    0.92218449   -1.941205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-(PyPep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  <w:b/>
        </w:rPr>
        <w:t xml:space="preserve"> (1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531158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7622630   -1.32320718   -0.095710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62990931    1.45731445    1.035268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77622630    1.32320718   -0.095710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62990931   -1.45731445    1.035268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5520029   -2.32012843    0.813941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20890015   -1.71229110   -0.483099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98762573   -1.04799797   -0.728414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6714455   -2.38506854    1.401765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5758560   -3.39657867    2.306592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3807283   -3.44222603    2.836360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26374248   -2.47660191    2.449095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86513813   -1.50355608    1.543359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99079021    0.00750056   -1.689149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8269635    0.34624967   -2.345177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98762573    1.04799797   -0.728414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0890015    1.71229110   -0.483099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65520029    2.32012843    0.813941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8269635   -0.34624967   -2.345177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99079021   -0.00750056   -1.689149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6714455    2.38506854    1.401765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5758560    3.39657867    2.306592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3807283    3.44222603    2.836360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6374248    2.47660191    2.449095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6513813    1.50355608    1.543359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1669914   -4.11619359    2.560544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1720324   -4.22544435    3.543449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28241980   -2.47173930    2.834564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55157733   -0.73294859    1.200175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1669914    4.11619359    2.560544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1720324    4.22544435    3.543449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28241980    2.47173930    2.834564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5157733    0.73294859    1.200175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5.37534862    1.35650143   -1.148298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5.36894452    0.32464601   -2.086037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37534862   -1.35650143   -1.148298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36894452   -0.32464601   -2.086037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28190492    0.04469643   -2.613850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29761567    1.89957910   -0.933621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21121847    2.52096231    0.236878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28190492   -0.04469643   -2.613850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29761567   -1.89957910   -0.933621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1121847   -2.52096231    0.236878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49322654    3.16050477    1.221585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2.49322654   -3.16050477    1.221585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5372337    1.15272268   -3.077221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15372337   -1.15272268   -3.077221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52091045   -0.85797624   -2.113935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2091045    0.85797624   -2.113935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tsalen)Cl</w:t>
      </w:r>
      <w:r w:rsidRPr="00056FF4">
        <w:rPr>
          <w:rFonts w:ascii="Times New Roman" w:hAnsi="Times New Roman"/>
          <w:b/>
        </w:rPr>
        <w:t xml:space="preserve"> (2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46860656   -0.1637591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-2.62446568    0.3902560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36349079   -1.81878379    1.436024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1230972    2.56807179    0.759863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N      -0.06781459    1.20255159    1.313650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36349079   -1.81878379   -1.436024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0399667   -3.33942489   -3.745350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0399667   -3.33942489    3.745350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0062443    1.16952352    2.615743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9478348   -2.30514901    4.068379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8010474    1.36967000    5.203129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6903530   -2.80301802    6.148547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6014385    2.12856309    3.124127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0464163    0.05449891    3.500893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3484209   -0.42730957    6.891189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06781459    1.20255159   -1.313650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1927835   -2.00113827    5.412165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5288693   -1.29650913    3.083308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2714626    0.33193278    4.885454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8848214   -0.66864562    5.830808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1230972    2.56807179   -0.759863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0062443    1.16952352   -2.615743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6014385    2.12856309   -3.124127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0464163    0.05449891   -3.500893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1927835   -2.00113827   -5.412165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5288693   -1.29650913   -3.083308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2714626    0.33193278   -4.885454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8848214   -0.66864562   -5.830808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9478348   -2.30514901   -4.068379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6903530   -2.80301802   -6.148547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8010474    1.36967000   -5.203129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3484209   -0.42730957   -6.891189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9289400    3.10948308   -1.123941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8108700    3.07558187   -1.143484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8108700    3.07558187    1.143484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9289400    3.10948308    1.123941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tsalen)Cl</w:t>
      </w:r>
      <w:r w:rsidRPr="00056FF4">
        <w:rPr>
          <w:rFonts w:ascii="Times New Roman" w:hAnsi="Times New Roman"/>
          <w:b/>
        </w:rPr>
        <w:t xml:space="preserve"> (2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92820494   -0.1105440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-3.07640792    0.67546354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8828889   -1.80094893    1.462038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1989294    2.58003807    0.766618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22666090    1.22176020    1.319077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8828889   -1.80094893   -1.462038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9127789   -3.35369838   -3.693421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9127789   -3.35369838    3.693421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8315142    1.13495290    2.545128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7580887   -2.35010579    3.974819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5592346    1.20322788    4.976283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7105454   -2.93211451    5.956782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1709560    2.06467129    3.026039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311197   -0.01582875    3.392273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0813124   -0.63617213    6.621036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22666090    1.22176020   -1.319077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1098233   -2.10966459    5.243860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7719871   -1.32141115    3.01415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4074708    0.19677826    4.698521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2542866   -0.82425548    5.619552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1989294    2.58003807   -0.766618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8315142    1.13495290   -2.545128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0.51709560    2.06467129   -3.026039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311197   -0.01582875   -3.392273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1098233   -2.10966459   -5.243860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7719871   -1.32141115   -3.01415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4074708    0.19677826   -4.698521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2542866   -0.82425548   -5.619552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7580887   -2.35010579   -3.974819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7105454   -2.93211451   -5.956782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5592346    1.20322788   -4.976283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0813124   -0.63617213   -6.621036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6684716    3.00339998   -1.120574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0003969    3.19944269   -1.151742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0003969    3.19944269    1.151742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6684716    3.00339998    1.120574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tsalen)Cl</w:t>
      </w:r>
      <w:r w:rsidRPr="00056FF4">
        <w:rPr>
          <w:rFonts w:ascii="Times New Roman" w:hAnsi="Times New Roman"/>
          <w:b/>
        </w:rPr>
        <w:t xml:space="preserve"> (2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1.04365819   -0.2144231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-3.12626541    0.5890070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66614155   -1.90081367    1.618643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6454396    2.55731150    0.769917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13683994    1.21198365    1.346038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66614155   -1.90081367   -1.618643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1092942   -3.28809416   -3.971197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1092942   -3.28809416    3.971197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3039372    1.14482576    2.584574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0667737   -2.26909881    4.203669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7472809    1.34068008    5.023334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3277682   -2.71933022    6.246338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6841415    2.07934061    3.058984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151279    0.02359496    3.482104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4312266   -0.38267241    6.792070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13683994    1.21198365   -1.346038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315281   -1.94572918    5.478612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5614751   -1.30927341    3.170445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230911    0.31771590    4.796491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1113855   -0.63935195    5.787652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6454396    2.55731150   -0.769917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3039372    1.14482576   -2.584574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6841415    2.07934061   -3.058984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151279    0.02359496   -3.482104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315281   -1.94572918   -5.478612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5614751   -1.30927341   -3.170445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230911    0.31771590   -4.796491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1113855   -0.63935195   -5.787652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0667737   -2.26909881   -4.203669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3277682   -2.71933022   -6.246338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7472809    1.34068008   -5.023334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4312266   -0.38267241   -6.792070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8628024    3.03994178   -1.117646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8237935    3.14644347   -1.145261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8237935    3.14644347    1.145261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8628024    3.03994178    1.117646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N(</w:t>
      </w:r>
      <w:r w:rsidR="00522723" w:rsidRPr="00522723">
        <w:rPr>
          <w:rFonts w:ascii="Times New Roman" w:hAnsi="Times New Roman"/>
        </w:rPr>
        <w:t>CH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</w:rPr>
        <w:t>-o</w:t>
      </w:r>
      <w:r w:rsidR="00522723" w:rsidRPr="00522723">
        <w:rPr>
          <w:rFonts w:ascii="Times New Roman" w:hAnsi="Times New Roman"/>
        </w:rPr>
        <w:t>-C</w:t>
      </w:r>
      <w:r w:rsidR="00522723" w:rsidRPr="00522723">
        <w:rPr>
          <w:rFonts w:ascii="Times New Roman" w:hAnsi="Times New Roman"/>
          <w:vertAlign w:val="subscript"/>
        </w:rPr>
        <w:t>6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)(1MIm) </w:t>
      </w:r>
      <w:r w:rsidRPr="00056FF4">
        <w:rPr>
          <w:rFonts w:ascii="Times New Roman" w:hAnsi="Times New Roman"/>
          <w:b/>
        </w:rPr>
        <w:t xml:space="preserve"> (3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8476255   -0.66531392   -0.994314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3.08220188   -0.42577866    2.906035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6884196    1.59131378    3.849291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84577501   -0.91638524    0.041791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9203715    1.42417367   -0.847560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5659498   -2.71786811   -1.204451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1737978    1.92107005   -0.836449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8569020    1.91838447    0.413438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2864352    2.04925636   -2.016354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4801015    1.34858440   -1.60623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2367953    1.80637247    0.479410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1875670    2.97614894   -1.144160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0790295    2.05601977   -3.319351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7503797    3.08687028   -1.748895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7195806    1.50034133   -2.116481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8081404    1.32025543    1.235165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07655291    1.83257150    0.412615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8475927    2.96385509    0.571885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4672699    2.13511907   -5.836432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2884291    3.26712657   -3.976106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2851578    0.86268539   -3.936591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4265772    0.92155742   -5.196381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3981138    3.31937595   -5.224534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0364497    4.19242792   -3.498163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32901013   -0.71793107   -3.189817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5963543   -0.00901771   -5.665842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9645632    4.27821178   -5.717138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2500427    2.15654281   -6.815704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62778415    1.65739214    2.905354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32942343    0.57817430    1.159926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1783498    2.93779417    1.039296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52496925    2.87507555    2.235172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02437762    0.52549417    2.378196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64555391   -0.92054034    0.546235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72759227    3.89161076    0.517504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8517935    3.77277343    2.646026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61888710   -0.42901934    0.26164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86763745    1.68802462    0.561448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2163003    0.58962146    0.285582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4475158    2.98205350    0.594938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3171615    2.92347040    0.675744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2203782    0.53541731    0.362158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95421932    1.62210872    0.621478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33873060    3.94434327    0.687532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81201616    3.83303825    0.825184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9693924   -3.60562803   -0.906748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7933563   -3.43539859   -1.756746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5403356   -3.37552800   -0.458937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5609449   -6.08220772   -1.018643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5369742   -4.76192371   -1.779326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8319366   -2.94620650   -2.091966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60673452   -4.85647340   -1.238272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9975330   -5.62953838   -2.127526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4647246   -5.83324570   -0.631542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7136411   -6.62867954   -1.960498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4073935   -6.71979433   -0.291713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N(</w:t>
      </w:r>
      <w:r w:rsidR="00522723" w:rsidRPr="00522723">
        <w:rPr>
          <w:rFonts w:ascii="Times New Roman" w:hAnsi="Times New Roman"/>
        </w:rPr>
        <w:t>CH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</w:rPr>
        <w:t>-o</w:t>
      </w:r>
      <w:r w:rsidR="00522723" w:rsidRPr="00522723">
        <w:rPr>
          <w:rFonts w:ascii="Times New Roman" w:hAnsi="Times New Roman"/>
        </w:rPr>
        <w:t>-C</w:t>
      </w:r>
      <w:r w:rsidR="00522723" w:rsidRPr="00522723">
        <w:rPr>
          <w:rFonts w:ascii="Times New Roman" w:hAnsi="Times New Roman"/>
          <w:vertAlign w:val="subscript"/>
        </w:rPr>
        <w:t>6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)(1MIm) </w:t>
      </w:r>
      <w:r w:rsidRPr="00056FF4">
        <w:rPr>
          <w:rFonts w:ascii="Times New Roman" w:hAnsi="Times New Roman"/>
          <w:b/>
        </w:rPr>
        <w:t xml:space="preserve"> (3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2936563   -0.68367954   -0.891716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27057310   -0.41938461    2.899389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8507786    1.64407381    3.816988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2.07663969   -0.89369253    0.200735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6715577    1.39249818   -0.802980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9942870   -2.74346494   -1.110240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1263147    1.85996754   -0.796831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2813234    1.87548778    0.463158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3307273    2.02913281   -1.990666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2609374    1.26429970   -1.561471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2988784    1.77396618    0.511927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2039714    2.90393212   -1.136199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1995654    1.99027479   -3.279865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4147438    3.07465687   -1.725467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9117936    1.50827951   -2.090372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7852609    1.22736366    1.272833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12282681    1.87832629    0.395329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7181930    2.89550868    0.658669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0871587    1.96266656   -5.766037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8478139    3.17955726   -3.912181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2363443    0.76307306   -3.898667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7180936    0.76956395   -5.143816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2165362    3.17936941   -5.148346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5054955    4.12856575   -3.427243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01649287   -0.78507043   -3.176475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0602321   -0.18336309   -5.616749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9073549    4.11984226   -5.627266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0625785    1.94237790   -6.735877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71020404    1.68808601    2.891907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0767234    0.54930292    1.185459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8849475    2.93210552    1.055966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53097382    2.90217790    2.230741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14704461    0.52940744    2.378972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73572095   -0.96793028    0.611968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4630482    3.87978100    0.534435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6353759    3.81897219    2.628957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81813927   -0.18341601    0.129709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92141985    1.95699272    0.333440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463079    0.67864654    0.268477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1101653    3.08873034    0.485917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984963    3.14251221    0.462595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5684731    0.74382107    0.234285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01110481    1.97711839    0.306606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23912780    4.01276695    0.584284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71388235    4.09957001    0.540081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9168705   -3.48476765   -1.244749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6783926   -3.57587028   -1.348124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0522447   -3.12465512   -1.129596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9566880   -5.86155456   -1.752451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0298509   -4.83141685   -1.617386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8497614   -3.20940815   -1.305489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86959433   -4.75876611   -1.551131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2174072   -5.75495022   -1.841347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1939764   -5.48746699   -1.685985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4330332   -6.30455212   -2.742061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4631434   -6.62858217   -0.984961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N(</w:t>
      </w:r>
      <w:r w:rsidR="00522723" w:rsidRPr="00522723">
        <w:rPr>
          <w:rFonts w:ascii="Times New Roman" w:hAnsi="Times New Roman"/>
        </w:rPr>
        <w:t>CH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</w:rPr>
        <w:t>-o</w:t>
      </w:r>
      <w:r w:rsidR="00522723" w:rsidRPr="00522723">
        <w:rPr>
          <w:rFonts w:ascii="Times New Roman" w:hAnsi="Times New Roman"/>
        </w:rPr>
        <w:t>-C</w:t>
      </w:r>
      <w:r w:rsidR="00522723" w:rsidRPr="00522723">
        <w:rPr>
          <w:rFonts w:ascii="Times New Roman" w:hAnsi="Times New Roman"/>
          <w:vertAlign w:val="subscript"/>
        </w:rPr>
        <w:t>6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)(1MIm) </w:t>
      </w:r>
      <w:r w:rsidRPr="00056FF4">
        <w:rPr>
          <w:rFonts w:ascii="Times New Roman" w:hAnsi="Times New Roman"/>
          <w:b/>
        </w:rPr>
        <w:t xml:space="preserve"> (3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5491801   -0.49864319   -0.968647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54099750   -1.03353450    1.767301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6383054    0.32642987    3.81732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45755047   -0.62161869    0.804774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5398878    1.97448626   -0.774564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9822165   -2.80113362   -0.983755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3458470    2.46712488   -0.500621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3691446    2.40817347    0.340001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3758302    2.55825608   -2.055807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3353715    2.22204543   -1.384048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08194522    1.86091900    0.710642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0788401    3.56711292   -0.396543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3930951    2.15036202   -3.274900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3417300    3.66025923   -1.971190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7722634    2.23129333   -2.164784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1128132    1.98466234    1.256508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26923904    1.97925838    0.218358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9261967    3.50960458    0.420736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3574953    1.46088746   -5.611652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6511019    3.07053140   -3.921781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1916987    0.85282682   -3.817366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2192943    0.52713674   -4.984569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6188898    2.74198113   -5.080000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5913122    4.07443515   -3.504795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4517227   -0.36614197   -3.094125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1693325   -0.47652094   -5.393950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9914910    3.48096975   -5.564214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7207279    1.18552479   -6.519906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36511380    0.76021656    2.950461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4899759    0.53070604    0.679953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7212676    2.61043560    1.871343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90567893    2.07434994    2.987882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18607514   -0.00469116    1.805468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38378105   -0.44762204   -0.787546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1389282    3.64078127    1.897430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04103612    2.68012295    3.883210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27998082   -0.75319227    0.527167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97342263    1.24293999    0.107625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64436062    0.63516722    0.419966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26346573    2.92246549   -0.044721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60755424    2.57015886   -0.101636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00018364    0.28655054    0.363216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02248636    0.94880264    0.071059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7228224    3.96210670   -0.202787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36420150    3.32664896   -0.306418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3761678   -3.59916730   -1.168229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0185900   -3.61847381   -0.929190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749943   -3.27158701   -1.242723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1439596   -6.05169800   -1.423202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1433986   -4.92092242   -1.082151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9272911   -3.21281870   -0.767204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75401355   -4.89508111   -1.234129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7597472   -5.84703341   -1.090413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4776165   -5.71558155   -1.534288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1.32153498   -6.59912022   -2.325492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5019935   -6.72110722   -0.558439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Cl</w:t>
      </w:r>
      <w:r w:rsidRPr="00056FF4">
        <w:rPr>
          <w:rFonts w:ascii="Times New Roman" w:hAnsi="Times New Roman"/>
          <w:b/>
        </w:rPr>
        <w:t xml:space="preserve"> (8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139282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8364314    0.075301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8364314    0.00000000    0.075301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8364314    0.075301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8364314    0.00000000    0.075301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0954192   -2.40954192    0.063387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0954192    2.40954192    0.063387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0954192    2.40954192    0.063387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0954192   -2.40954192    0.063387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7901644   -3.17901644    0.058115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7901644    3.17901644    0.058115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7901644    3.17901644    0.058115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7901644   -3.17901644    0.058115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115767   -2.82227002    0.069794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115767   -2.82227002    0.069794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93970   -4.19325555    0.081343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575317   -5.04171771    0.091649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93970   -4.19325555    0.081343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575317   -5.04171771    0.091649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2227002    1.09115767    0.069794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2227002   -1.09115767    0.069794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325555    0.67893970    0.081343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4171771    1.35575317    0.091649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325555   -0.67893970    0.081343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4171771   -1.35575317    0.091649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115767    2.82227002    0.069794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115767    2.82227002    0.069794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93970    4.19325555    0.081343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575317    5.04171771    0.091649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93970    4.19325555    0.081343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575317    5.04171771    0.091649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2227002   -1.09115767    0.069794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2227002    1.09115767    0.069794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325555   -0.67893970    0.081343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4171771   -1.35575317    0.091649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325555    0.67893970    0.081343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4171771    1.35575317    0.091649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307096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Cl</w:t>
      </w:r>
      <w:r w:rsidRPr="00056FF4">
        <w:rPr>
          <w:rFonts w:ascii="Times New Roman" w:hAnsi="Times New Roman"/>
          <w:b/>
        </w:rPr>
        <w:t xml:space="preserve"> (8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259008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9846857    0.07495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9846857    0.00000000    0.07495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9846857    0.07495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9846857    0.00000000    0.07495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284928   -2.41284928    0.108096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284928    2.41284928    0.108096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284928    2.41284928    0.108096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284928   -2.41284928    0.108096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189146   -3.18189146    0.133301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189146    3.18189146    0.133301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3.18189146    3.18189146    0.133301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8189146   -3.18189146    0.133301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243298   -2.82677384    0.105350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243298   -2.82677384    0.105350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942072   -4.19745246    0.155593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551345   -5.04567755    0.193670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942072   -4.19745246    0.155593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551345   -5.04567755    0.193670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2677384    1.09243298    0.105350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2677384   -1.09243298    0.105350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745246    0.67942072    0.155593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4567755    1.35551345    0.193670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745246   -0.67942072    0.155593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4567755   -1.35551345    0.193670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243298    2.82677384    0.105350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243298    2.82677384    0.105350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942072    4.19745246    0.155593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551345    5.04567755    0.193670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942072    4.19745246    0.155593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551345    5.04567755    0.193670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2677384   -1.09243298    0.105350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2677384    1.09243298    0.105350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745246   -0.67942072    0.155593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4567755   -1.35551345    0.193670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745246    0.67942072    0.155593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4567755    1.35551345    0.193670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51004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Cl</w:t>
      </w:r>
      <w:r w:rsidRPr="00056FF4">
        <w:rPr>
          <w:rFonts w:ascii="Times New Roman" w:hAnsi="Times New Roman"/>
          <w:b/>
        </w:rPr>
        <w:t xml:space="preserve"> (8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428014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2.03608355    0.113536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03608355    0.00000000    0.113536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2.03608355    0.113536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03608355    0.00000000    0.113536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911421   -2.41911421    0.15519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911421    2.41911421    0.15519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911421    2.41911421    0.15519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911421   -2.41911421    0.155191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856439   -3.18856439    0.184989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856439    3.18856439    0.184989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8856439    3.18856439    0.184989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8856439   -3.18856439    0.184989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716012   -2.85391693    0.14954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716012   -2.85391693    0.14954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040605   -4.22742241    0.202943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049368   -5.08054980    0.243786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040605   -4.22742241    0.202943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049368   -5.08054980    0.243786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5391693    1.09716012    0.14954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5391693   -1.09716012    0.14954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22742241    0.68040605    0.202943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8054980    1.35049368    0.243786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22742241   -0.68040605    0.202943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8054980   -1.35049368    0.243786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716012    2.85391693    0.14954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716012    2.85391693    0.14954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68040605    4.22742241    0.202943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049368    5.08054980    0.243786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040605    4.22742241    0.202943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049368    5.08054980    0.243786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391693   -1.09716012    0.14954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391693    1.09716012    0.14954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2742241   -0.68040605    0.202943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8054980   -1.35049368    0.243786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2742241    0.68040605    0.202943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8054980    1.35049368    0.243786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634978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zCl</w:t>
      </w:r>
      <w:r w:rsidRPr="00056FF4">
        <w:rPr>
          <w:rFonts w:ascii="Times New Roman" w:hAnsi="Times New Roman"/>
          <w:b/>
        </w:rPr>
        <w:t xml:space="preserve"> (9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155759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0271395    0.065433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0271395    0.00000000    0.065433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0271395    0.065433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0271395    0.00000000    0.065433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588149   -2.37588149    0.068305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588149    2.37588149    0.068305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588149    2.37588149    0.068305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588149   -2.37588149    0.068305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0072784   -2.72914064    0.071789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0072784   -2.72914064    0.071789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773582   -4.10642762    0.098023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666216   -4.94366117    0.12061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773582   -4.10642762    0.098023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666216   -4.94366117    0.12061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2914064    1.10072784    0.071789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2914064   -1.10072784    0.071789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642762    0.67773582    0.098023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4366117    1.36666216    0.12061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642762   -0.67773582    0.098023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4366117   -1.36666216    0.12061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0072784    2.72914064    0.071789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0072784    2.72914064    0.071789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773582    4.10642762    0.098023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666216    4.94366117    0.12061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773582    4.10642762    0.098023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666216    4.94366117    0.12061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2914064   -1.10072784    0.071789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2914064    1.10072784    0.071789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642762   -0.67773582    0.098023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4366117   -1.36666216    0.12061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642762    0.67773582    0.098023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4366117    1.36666216    0.12061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31914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zCl</w:t>
      </w:r>
      <w:r w:rsidRPr="00056FF4">
        <w:rPr>
          <w:rFonts w:ascii="Times New Roman" w:hAnsi="Times New Roman"/>
          <w:b/>
        </w:rPr>
        <w:t xml:space="preserve"> (9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286789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1341497    0.071136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1341497    0.00000000    0.071136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1341497    0.071136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1341497    0.00000000    0.071136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688957   -2.37688957    0.120464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N       2.37688957    2.37688957    0.120464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688957    2.37688957    0.120464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688957   -2.37688957    0.120464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934033   -2.73006564    0.112817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934033   -2.73006564    0.112817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763687   -4.10959527    0.172344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698337   -4.94561860    0.216854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763687   -4.10959527    0.172344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698337   -4.94561860    0.216854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3006564    1.09934033    0.112817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3006564   -1.09934033    0.112817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959527    0.67763687    0.172344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4561860    1.36698337    0.216854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959527   -0.67763687    0.172344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4561860   -1.36698337    0.216854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934033    2.73006564    0.112817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934033    2.73006564    0.112817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763687    4.10959527    0.172344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698337    4.94561860    0.216854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763687    4.10959527    0.172344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698337    4.94561860    0.216854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3006564   -1.09934033    0.112817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3006564    1.09934033    0.112817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959527   -0.67763687    0.172344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4561860   -1.36698337    0.216854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959527    0.67763687    0.172344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4561860    1.36698337    0.216854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541093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zCl</w:t>
      </w:r>
      <w:r w:rsidRPr="00056FF4">
        <w:rPr>
          <w:rFonts w:ascii="Times New Roman" w:hAnsi="Times New Roman"/>
          <w:b/>
        </w:rPr>
        <w:t xml:space="preserve"> (9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546241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3959390    0.098224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3959390    0.00000000    0.098224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3959390    0.098224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3959390    0.00000000    0.098224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862369   -2.37862369    0.190808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862369    2.37862369    0.190808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862369    2.37862369    0.190808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862369   -2.37862369    0.190808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0182588   -2.74792855    0.172500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0182588   -2.74792855    0.172500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19250   -4.12919388    0.270412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285949   -4.96718416    0.34460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19250   -4.12919388    0.270412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285949   -4.96718416    0.34460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4792855    1.10182588    0.172500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4792855   -1.10182588    0.172500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2919388    0.67819250    0.270412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6718416    1.36285949    0.34460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2919388   -0.67819250    0.270412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6718416   -1.36285949    0.34460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0182588    2.74792855    0.172500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0182588    2.74792855    0.172500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19250    4.12919388    0.270412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285949    4.96718416    0.34460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19250    4.12919388    0.270412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1.36285949    4.96718416    0.34460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4792855   -1.10182588    0.172500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4792855    1.10182588    0.172500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2919388   -0.67819250    0.270412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6718416   -1.36285949    0.34460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2919388    0.67819250    0.270412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6718416    1.36285949    0.34460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744675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-(PyPep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  <w:b/>
        </w:rPr>
        <w:t xml:space="preserve"> (1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099673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0179519   -1.17432792   -0.104513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50103243    1.24906680    1.358532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60179519    1.17432792   -0.104513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50103243   -1.24906680    1.358532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9344128   -2.12000101    0.864997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59158684   -1.92928817   -1.422855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4858907   -1.02947042   -1.130967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5520250   -2.14250374    1.693343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7046037   -3.05401155    2.727823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3122125   -3.05321937    3.425093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91587617   -2.13443484    3.064675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66096832   -1.24609441    2.030217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0152701    0.11644440   -1.954427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28462805    0.33700283   -3.017105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54858907    1.02947042   -1.130967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59158684    1.92928817   -1.422855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69344128    2.12000101    0.864997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28462805   -0.33700283   -3.017105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0152701   -0.11644440   -1.954427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5520250    2.14250374    1.693343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7046037    3.05401155    2.727823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3122125    3.05321937    3.425093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91587617    2.13443484    3.064675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6096832    1.24609441    2.030217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7341329   -3.74991244    2.957618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0230955   -3.76045471    4.235019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7637627   -2.10115277    3.574244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39775344   -0.51324743    1.711957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7341329    3.74991244    2.957618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0230955    3.76045471    4.235019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7637627    2.10115277    3.574244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9775344    0.51324743    1.711957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45484374    1.69919767   -2.490847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30937927    0.56292182   -3.288047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45484374   -1.69919767   -2.490847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30937927   -0.56292182   -3.288047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8562175    0.38128544   -4.122655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24749728    2.41735576   -2.699225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71452583    2.81166424   -0.807147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8562175   -0.38128544   -4.122655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24749728   -2.41735576   -2.699225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1452583   -2.81166424   -0.807147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63694209    2.91879565    1.106642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2.63694209   -2.91879565    1.106642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5357995    1.22272065   -3.638012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3.15357995   -1.22272065   -3.638012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10495014   -1.25690868   -1.602396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0495014    1.25690868   -1.602396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-(PyPep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  <w:b/>
        </w:rPr>
        <w:t xml:space="preserve"> (1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207978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0740013   -1.31794716   -0.095474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44191698    1.36199958    1.263948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80740013    1.31794716   -0.095474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44191698   -1.36199958    1.263948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0082669   -2.26262856    0.864574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0334177   -1.93393435   -1.12939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5150335   -1.13001727   -0.996569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9351070   -2.27409001    1.608697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568271   -3.22081351    2.597386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9066161   -3.24388405    3.230863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95102942   -2.30696356    2.858411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63380089   -1.37932484    1.877574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0935206   -0.02990910   -1.888496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67320608    0.21375956   -2.873581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150335    1.13001727   -0.996569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00334177    1.93393435   -1.12939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80082669    2.26262856    0.864574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67320608   -0.21375956   -2.873581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0935206    0.02990910   -1.888496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9351070    2.27409001    1.608697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4568271    3.22081351    2.597386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9066161    3.24388405    3.230863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95102942    2.30696356    2.858411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3380089    1.37932484    1.877574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3373505   -3.92835789    2.841627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0443864   -3.98347593    4.000831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3658818   -2.28535196    3.317968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34630895   -0.62433761    1.555085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3373505    3.92835789    2.841627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0443864    3.98347593    4.000831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3658818    2.28535196    3.317968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4630895    0.62433761    1.555085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95815481    1.67140793   -2.108416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79748707    0.59803908   -2.985799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95815481   -1.67140793   -2.108416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9748707   -0.59803908   -2.985799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53974812    0.39301518   -3.756317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83288797    2.31678615   -2.187698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13344159    2.77121552   -0.454305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53974812   -0.39301518   -3.756317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83288797   -2.31678615   -2.187698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3344159   -2.77121552   -0.454305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69264646    3.09110529    1.192328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2.69264646   -3.09110529    1.192328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53587771    1.05407874   -3.553270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53587771   -1.05407874   -3.553270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34074517   -1.07875798   -1.738146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34074517    1.07875798   -1.738146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-(PyPep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  <w:b/>
        </w:rPr>
        <w:t xml:space="preserve"> (1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464191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8290028   -1.33484961   -0.088139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62424394    1.47414864    1.039600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78290028    1.33484961   -0.088139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62424394   -1.47414864    1.039600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4604711   -2.34852197    0.797784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23196857   -1.69741911   -0.460578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00018364   -1.05533766   -0.716805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6210149   -2.42328836    1.386184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7669419   -3.45299320    2.260838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6071844   -3.49827014    2.788491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27192091   -2.50970618    2.429237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86060943   -1.51761103    1.550508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99905385   -0.01499530   -1.690710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8105537    0.32582660   -2.362347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00018364    1.05533766   -0.716805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3196857    1.69741911   -0.460578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64604711    2.34852197    0.797784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8105537   -0.32582660   -2.362347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99905385    0.01499530   -1.690710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6210149    2.42328836    1.386184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7669419    3.45299320    2.260838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6071844    3.49827014    2.788491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7192091    2.50970618    2.429237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6060943    1.51761103    1.550508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7306901   -4.19927653    2.507664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4912110   -4.29658058    3.470820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28817777   -2.50150499    2.816963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53820767   -0.72825479    1.236363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7306901    4.19927653    2.507664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4912110    4.29658058    3.470820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28817777    2.50150499    2.816963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3820767    0.72825479    1.23636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5.39403228    1.34201149   -1.136134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5.37532163    0.33047013   -2.096177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39403228   -1.34201149   -1.136134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37532163   -0.33047013   -2.096177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28219809    0.05250655   -2.631851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32198586    1.86715430   -0.909917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26069020    2.48830414    0.276987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28219809   -0.05250655   -2.631851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32198586   -1.86715430   -0.909917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6069020   -2.48830414    0.276987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48859307    3.20497100    1.174617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2.48859307   -3.20497100    1.174617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4833581    1.11989993   -3.107182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14833581   -1.11989993   -3.107182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51124608   -0.82310663   -2.106077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1124608    0.82310663   -2.106077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tsalen)Cl</w:t>
      </w:r>
      <w:r w:rsidRPr="00056FF4">
        <w:rPr>
          <w:rFonts w:ascii="Times New Roman" w:hAnsi="Times New Roman"/>
          <w:b/>
        </w:rPr>
        <w:t xml:space="preserve"> (2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35514673   -0.1729441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-2.59571124    0.2307466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17725639   -1.82082536    1.451256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2652226    2.56565715    0.759102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N      -0.00860389    1.21606784    1.319549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17725639   -1.82082536   -1.451256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7556080   -3.32725169   -3.784666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7556080   -3.32725169    3.784666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5173025    1.19295285    2.619779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5496786   -2.28306697    4.092946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7501024    1.42465046    5.189419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2184973   -2.74945523    6.175706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8124352    2.15008367    3.134396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2679796    0.07801237    3.505883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8531851   -0.35613682    6.892787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00860389    1.21606784   -1.319549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3748829   -1.95589944    5.434398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6438648   -1.28333897    3.105332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0619571    0.37960001    4.88440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1776480   -0.61384931    5.837614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2652226    2.56565715   -0.759102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5173025    1.19295285   -2.619779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8124352    2.15008367   -3.134396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2679796    0.07801237   -3.505883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3748829   -1.95589944   -5.434398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6438648   -1.28333897   -3.105332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0619571    0.37960001   -4.88440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1776480   -0.61384931   -5.837614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5496786   -2.28306697   -4.092946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2184973   -2.74945523   -6.175706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7501024    1.42465046   -5.189419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8531851   -0.35613682   -6.892787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5412743    3.23369792   -1.136144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8732452    2.92849811   -1.136094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8732452    2.92849811    1.136094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5412743    3.23369792    1.136144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tsalen)Cl</w:t>
      </w:r>
      <w:r w:rsidRPr="00056FF4">
        <w:rPr>
          <w:rFonts w:ascii="Times New Roman" w:hAnsi="Times New Roman"/>
          <w:b/>
        </w:rPr>
        <w:t xml:space="preserve"> (2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77025188   -0.1355127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-3.09154133    0.5407598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67064326   -1.81541399    1.466421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1245726    2.58783709    0.762848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17824701    1.22228461    1.326290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67064326   -1.81541399   -1.466421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5131887   -3.33507029   -3.772060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5131887   -3.33507029    3.772060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7088774    1.14618363    2.571331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6646329   -2.32182127    4.050891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6062901    1.26684875    5.052298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2503898   -2.85204576    6.087398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8246995    2.07787109    3.055029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7985412    0.00452288    3.443581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9716764   -0.53779120    6.748344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0.17824701    1.22228461   -1.326290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1695050   -2.04709202    5.353554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9451974   -1.31209393    3.072684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7436951    0.25286153    4.776946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9386546   -0.75197675    5.725610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1245726    2.58783709   -0.762848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7088774    1.14618363   -2.571331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0.48246995    2.07787109   -3.055029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7985412    0.00452288   -3.443581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1695050   -2.04709202   -5.353554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9451974   -1.31209393   -3.072684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7436951    0.25286153   -4.776946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9386546   -0.75197675   -5.725610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6646329   -2.32182127   -4.050891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2503898   -2.85204576   -6.087398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6062901    1.26684875   -5.052298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9716764   -0.53779120   -6.748344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2916053    3.06141368   -1.129309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3788137    3.15892676   -1.146359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3788137    3.15892676    1.146359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2916053    3.06141368    1.129309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tsalen)Cl</w:t>
      </w:r>
      <w:r w:rsidRPr="00056FF4">
        <w:rPr>
          <w:rFonts w:ascii="Times New Roman" w:hAnsi="Times New Roman"/>
          <w:b/>
        </w:rPr>
        <w:t xml:space="preserve"> (2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16851914   -0.3534787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-2.45050977   -0.2229921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45348691   -1.85594526    1.717588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1983653    2.44136188    0.768134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35611036    1.22056373    1.351676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45348691   -1.85594526   -1.717588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2010630   -3.17563871   -3.924829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2010630   -3.17563871    3.924829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1033271    1.28377818    2.588408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4077036   -2.11271953    4.126183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2737667    1.65521616    4.872241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5303595   -2.44368285    6.036131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2300969    2.25973872    3.089070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5812621    0.20013272    3.433919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2199452   -0.00630938    6.524968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35611036    1.22056373   -1.351676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1985802   -1.69787843    5.315583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0404038   -1.18860248    3.160936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3045363    0.59056922    4.663618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47158107   -0.33532322    5.590556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1983653    2.44136188   -0.768134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1033271    1.28377818   -2.588408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2300969    2.25973872   -3.089070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5812621    0.20013272   -3.433919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1985802   -1.69787843   -5.315583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0404038   -1.18860248   -3.160936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3045363    0.59056922   -4.663618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47158107   -0.33532322   -5.590556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4077036   -2.11271953   -4.126183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5303595   -2.44368285   -6.036131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2737667    1.65521616   -4.872241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2199452   -0.00630938   -6.524968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7815800    3.31574209   -1.145624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5255080    2.51993518   -1.124529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5255080    2.51993518    1.124529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7815800    3.31574209    1.145624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N(</w:t>
      </w:r>
      <w:r w:rsidR="00522723" w:rsidRPr="00522723">
        <w:rPr>
          <w:rFonts w:ascii="Times New Roman" w:hAnsi="Times New Roman"/>
        </w:rPr>
        <w:t>CH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</w:rPr>
        <w:t>-o</w:t>
      </w:r>
      <w:r w:rsidR="00522723" w:rsidRPr="00522723">
        <w:rPr>
          <w:rFonts w:ascii="Times New Roman" w:hAnsi="Times New Roman"/>
        </w:rPr>
        <w:t>-C</w:t>
      </w:r>
      <w:r w:rsidR="00522723" w:rsidRPr="00522723">
        <w:rPr>
          <w:rFonts w:ascii="Times New Roman" w:hAnsi="Times New Roman"/>
          <w:vertAlign w:val="subscript"/>
        </w:rPr>
        <w:t>6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)(1MIm) </w:t>
      </w:r>
      <w:r w:rsidRPr="00056FF4">
        <w:rPr>
          <w:rFonts w:ascii="Times New Roman" w:hAnsi="Times New Roman"/>
          <w:b/>
        </w:rPr>
        <w:t xml:space="preserve"> (3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Fe      0.08403493   -0.66830271   -1.001162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07681697   -0.42909448    2.908986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5817957    1.58572037    3.858809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85267071   -0.91517342    0.032895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9160217    1.42621153   -0.853887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6079241   -2.73672005   -1.207383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1505828    1.93438203   -0.834945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8931983    1.93086300    0.401608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2296069    2.05645105   -2.025433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5400255    1.37192853   -1.605970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1930217    1.81351477    0.482512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0825411    2.99077487   -1.130111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1570196    2.06257998   -3.3286296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6321457    3.09328708   -1.758831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6740661    1.51080104   -2.132742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8057327    1.34534743    1.230265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08101705    1.83733198    0.412014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9709387    2.97857945    0.545774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4758426    2.14927245   -5.853507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2575940    3.27659197   -3.986090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4591407    0.87497394   -3.949569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5653593    0.93252197   -5.211334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3232617    3.33025689   -5.238156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0111233    4.19902200   -3.506471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35251513   -0.70930918   -3.194932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8178467    0.00691952   -5.684886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8064080    4.28982352   -5.730727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2166251    2.17407340   -6.833929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61821081    1.65515160    2.915277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32484287    0.58588812    1.162379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1238022    2.94466977    1.046955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51702630    2.87462258    2.245670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01435871    0.52315362    2.383342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65386094   -0.91797224    0.528105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72125167    3.89993102    0.530390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7688503    3.77027148    2.660096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62957754   -0.42875528    0.306344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87386322    1.68946504    0.602541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2993864    0.59578373    0.299814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4817800    2.98845496    0.600955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3512458    2.92598452    0.702406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2895734    0.53477912    0.396138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95868187    1.62235002    0.679315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34264122    3.95096116    0.678966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81385293    3.83542166    0.855780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9435739   -3.63410729   -0.892063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7428464   -3.45569201   -1.768036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5104476   -3.41876073   -0.437603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4633434   -6.11517175   -0.992732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5146376   -4.78424070   -1.776372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7625879   -2.97515250   -2.121320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59980759   -4.88042078   -1.219397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9695025   -5.65220146   -2.124175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2923187   -5.86665901   -0.590835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6394716   -6.65194058   -1.937602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0934961   -6.74637491   -0.279105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Fe(N(</w:t>
      </w:r>
      <w:r w:rsidR="00522723" w:rsidRPr="00522723">
        <w:rPr>
          <w:rFonts w:ascii="Times New Roman" w:hAnsi="Times New Roman"/>
        </w:rPr>
        <w:t>CH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</w:rPr>
        <w:t>-o</w:t>
      </w:r>
      <w:r w:rsidR="00522723" w:rsidRPr="00522723">
        <w:rPr>
          <w:rFonts w:ascii="Times New Roman" w:hAnsi="Times New Roman"/>
        </w:rPr>
        <w:t>-C</w:t>
      </w:r>
      <w:r w:rsidR="00522723" w:rsidRPr="00522723">
        <w:rPr>
          <w:rFonts w:ascii="Times New Roman" w:hAnsi="Times New Roman"/>
          <w:vertAlign w:val="subscript"/>
        </w:rPr>
        <w:t>6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)(1MIm) </w:t>
      </w:r>
      <w:r w:rsidRPr="00056FF4">
        <w:rPr>
          <w:rFonts w:ascii="Times New Roman" w:hAnsi="Times New Roman"/>
          <w:b/>
        </w:rPr>
        <w:t xml:space="preserve"> (3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8832921   -0.70721100   -0.953967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30966554   -0.39316388    2.855533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7092607    1.68021449    3.803571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2.08464562   -0.93363589    0.017093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7856007    1.37467178   -0.825599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10865438   -2.76515168   -1.165791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0617127    1.89849482   -0.818683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1298411    1.82346913    0.457502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5075308    2.01293257   -1.995786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4105570    1.33854750   -1.594688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2963542    1.81169705    0.487640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6975541    2.94827611   -1.130013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9914242    2.03592744   -3.289705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9237117    3.04226964   -1.706279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8828265    1.45843737   -2.106962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4904140    1.16248282    1.250335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10898248    1.82360565    0.425031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6347841    2.83981806    0.669763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8768372    2.14255824   -5.778475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0862115    3.26054308   -3.885745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5838656    0.84567869   -3.949013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0583281    0.91488978   -5.192287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4417413    3.32509530   -5.122366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3688810    4.18142050   -3.370063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11268882   -0.74600921   -3.270867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8421655   -0.00888753   -5.697790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7019738    4.29092527   -5.571012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8481823    2.17392470   -6.747382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69988138    1.72429443    2.876918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3240820    0.58622679    1.147946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6003348    2.97607168    1.048536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49809233    2.94252184    2.227900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16320886    0.55829999    2.345819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81295543   -0.94214611    0.524032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9516725    3.92678147    0.542100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0852750    3.86244674    2.640754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82365753   -0.22213326    0.163104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91204177    1.90135132    0.498709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014601    0.63693097    0.259389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9126817    3.02801148    0.614086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8100563    3.07871989    0.659017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5274460    0.69580723    0.295930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00102187    1.92015722    0.527135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21467452    3.94488991    0.735447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68903007    4.02921590    0.813227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8488321   -3.63681033   -0.900499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1683504   -3.50118061   -1.725569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4652739   -3.39962885   -0.468443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2476021   -6.09322995   -1.102645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4588655   -4.81338091   -1.778661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4323019   -3.04353014   -2.042826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72516757   -4.87964501   -1.257567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6934075   -5.69117589   -2.134978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0070488   -5.82512706   -0.6970576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1.65164580   -6.57320641   -2.076263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1923719   -6.78051160   -0.419293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(N(</w:t>
      </w:r>
      <w:r w:rsidR="00522723" w:rsidRPr="00522723">
        <w:rPr>
          <w:rFonts w:ascii="Times New Roman" w:hAnsi="Times New Roman"/>
        </w:rPr>
        <w:t>CH</w:t>
      </w:r>
      <w:r w:rsidR="00522723" w:rsidRPr="00522723">
        <w:rPr>
          <w:rFonts w:ascii="Times New Roman" w:hAnsi="Times New Roman"/>
          <w:vertAlign w:val="subscript"/>
        </w:rPr>
        <w:t>2</w:t>
      </w:r>
      <w:r w:rsidRPr="00056FF4">
        <w:rPr>
          <w:rFonts w:ascii="Times New Roman" w:hAnsi="Times New Roman"/>
        </w:rPr>
        <w:t>-o</w:t>
      </w:r>
      <w:r w:rsidR="00522723" w:rsidRPr="00522723">
        <w:rPr>
          <w:rFonts w:ascii="Times New Roman" w:hAnsi="Times New Roman"/>
        </w:rPr>
        <w:t>-C</w:t>
      </w:r>
      <w:r w:rsidR="00522723" w:rsidRPr="00522723">
        <w:rPr>
          <w:rFonts w:ascii="Times New Roman" w:hAnsi="Times New Roman"/>
          <w:vertAlign w:val="subscript"/>
        </w:rPr>
        <w:t>6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S)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)(1MIm) </w:t>
      </w:r>
      <w:r w:rsidRPr="00056FF4">
        <w:rPr>
          <w:rFonts w:ascii="Times New Roman" w:hAnsi="Times New Roman"/>
          <w:b/>
        </w:rPr>
        <w:t xml:space="preserve"> (3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8578122   -0.58299563   -0.941218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56734576   -0.90254566    1.954144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9717665    0.59749826    3.898104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46400908   -0.63248799    0.808451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5750305    1.93169487   -0.792781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7240044   -2.83823423   -1.006507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3983520    2.44252501   -0.545527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1920289    2.39559440    0.324982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5643496    2.51484714   -2.069186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4042492    2.15103990   -1.413047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08824931    1.90904555    0.699699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1373300    3.54323062   -0.503538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2510745    2.15179450   -3.299024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8870048    3.61194217   -1.972591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8599851    2.15818961   -2.178426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9026187    1.98719868    1.245985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25670336    1.97645374    0.225617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6528820    3.49428279    0.385984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1641181    1.56238948   -5.670639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8125253    3.12601881   -3.955273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7491393    0.85548487   -3.851425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7514296    0.57455261   -5.032805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7305441    2.84638780   -5.130832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2168273    4.12978709   -3.532418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0655905   -0.43591770   -3.126104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2668250   -0.42963001   -5.451418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5185737    3.62648555   -5.622797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4870432    1.32569802   -6.591259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38965704    0.96870499    3.008470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5886834    0.58151023    0.763548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8145034    2.73775459    1.807505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92340902    2.28163873    2.956389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20597750    0.12416985    1.919314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39615639   -0.51903451   -0.621509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2079064    3.76551735    1.763730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06143802    2.94893388    3.805692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29694413   -0.73924051    0.567659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97511017    1.26557131    0.163886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64694036    0.63855554    0.435839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3.24707711    2.93082226   -0.019822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59674527    2.58992575   -0.050944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00612101    0.29694093    0.400828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6.02698172    0.98238899    0.146780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4876243    3.96633694   -0.183895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34875747    3.35449585   -0.240035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8323059   -3.67174767   -1.242467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5601183   -3.62531766   -0.945182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2222355   -3.38979145   -1.349629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7430051   -6.13184348   -1.562047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0937904   -4.93344911   -1.142956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3387900   -3.20161390   -0.75473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N       0.65340690   -4.94592181   -1.330019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9963128   -5.84103942   -1.160452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0849331   -5.82192554   -1.716725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1504473   -6.65921783   -2.449659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1777221   -6.79665256   -0.695753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Cl</w:t>
      </w:r>
      <w:r w:rsidRPr="00056FF4">
        <w:rPr>
          <w:rFonts w:ascii="Times New Roman" w:hAnsi="Times New Roman"/>
          <w:b/>
        </w:rPr>
        <w:t xml:space="preserve"> (8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138188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8192649    0.082165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8192649    0.00000000    0.082165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8192649    0.082165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8192649    0.00000000    0.082165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316150   -2.41316150    0.06990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316150    2.41316150    0.06990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316150    2.41316150    0.06990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316150   -2.41316150    0.069904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204175   -3.18204175    0.066231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204175    3.18204175    0.066231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8204175    3.18204175    0.066231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8204175   -3.18204175    0.066231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323469   -2.82483282    0.075752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323469   -2.82483282    0.075752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981390   -4.19525055    0.086270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828105   -5.04178492    0.097301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981390   -4.19525055    0.086270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828105   -5.04178492    0.097301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2483282    1.09323469    0.075752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2483282   -1.09323469    0.075752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525055    0.67981390    0.086270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4178492    1.35828105    0.097301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525055   -0.67981390    0.086270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4178492   -1.35828105    0.097301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323469    2.82483282    0.075752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323469    2.82483282    0.075752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981390    4.19525055    0.086270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828105    5.04178492    0.097301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981390    4.19525055    0.086270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828105    5.04178492    0.097301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2483282   -1.09323469    0.075752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2483282    1.09323469    0.075752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525055   -0.67981390    0.086270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4178492   -1.35828105    0.097301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525055    0.67981390    0.086270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4178492    1.35828105    0.097301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360909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Cl</w:t>
      </w:r>
      <w:r w:rsidRPr="00056FF4">
        <w:rPr>
          <w:rFonts w:ascii="Times New Roman" w:hAnsi="Times New Roman"/>
          <w:b/>
        </w:rPr>
        <w:t xml:space="preserve"> (8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196052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9142946    0.083979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9142946    0.00000000    0.083979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9142946    0.083979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9142946    0.00000000    0.083979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716314   -2.41716314    0.107098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1716314    2.41716314    0.107098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1716314    2.41716314    0.107098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2.41716314   -2.41716314    0.107098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561264   -3.18561264    0.125911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8561264    3.18561264    0.125911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8561264    3.18561264    0.125911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8561264   -3.18561264    0.125911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580437   -2.82704002    0.105998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580437   -2.82704002    0.105998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060767   -4.19503941    0.142320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807943   -5.04181932    0.17076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060767   -4.19503941    0.142320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807943   -5.04181932    0.17076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2704002    1.09580437    0.105998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2704002   -1.09580437    0.105998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503941    0.68060767    0.142320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4181932    1.35807943    0.17076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9503941   -0.68060767    0.142320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4181932   -1.35807943    0.17076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580437    2.82704002    0.105998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580437    2.82704002    0.105998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060767    4.19503941    0.142320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807943    5.04181932    0.17076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060767    4.19503941    0.142320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807943    5.04181932    0.17076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2704002   -1.09580437    0.105998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2704002    1.09580437    0.105998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503941   -0.68060767    0.142320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4181932   -1.35807943    0.17076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9503941    0.68060767    0.142320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4181932    1.35807943    0.17076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583035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Cl</w:t>
      </w:r>
      <w:r w:rsidRPr="00056FF4">
        <w:rPr>
          <w:rFonts w:ascii="Times New Roman" w:hAnsi="Times New Roman"/>
          <w:b/>
        </w:rPr>
        <w:t xml:space="preserve"> (8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351861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2.03266189    0.133474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03266189    0.00000000    0.133474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2.03266189    0.133474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03266189    0.00000000    0.133474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2377309   -2.42377309    0.145699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2377309    2.42377309    0.145699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2377309    2.42377309    0.145699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2377309   -2.42377309    0.145699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9287454   -3.19287454    0.154556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19287454    3.19287454    0.154556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9287454    3.19287454    0.154556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9287454   -3.19287454    0.154556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0069873   -2.85681365    0.145462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0069873   -2.85681365    0.145462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154907   -4.22880409    0.164617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300938   -5.08104881    0.179148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154907   -4.22880409    0.164617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300938   -5.08104881    0.179148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5681365    1.10069873    0.145462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85681365   -1.10069873    0.145462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22880409    0.68154907    0.164617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8104881    1.35300938    0.179148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22880409   -0.68154907    0.164617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5.08104881   -1.35300938    0.179148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0069873    2.85681365    0.145462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0069873    2.85681365    0.145462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154907    4.22880409    0.164617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300938    5.08104881    0.179148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154907    4.22880409    0.164617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300938    5.08104881    0.179148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681365   -1.10069873    0.145462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681365    1.10069873    0.145462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2880409   -0.68154907    0.164617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8104881   -1.35300938    0.179148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22880409    0.68154907    0.164617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5.08104881    1.35300938    0.179148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640863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zCl</w:t>
      </w:r>
      <w:r w:rsidRPr="00056FF4">
        <w:rPr>
          <w:rFonts w:ascii="Times New Roman" w:hAnsi="Times New Roman"/>
          <w:b/>
        </w:rPr>
        <w:t xml:space="preserve"> (9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Doub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141677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0339976    0.065493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0339976    0.00000000    0.065493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0339976    0.065493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0339976    0.00000000    0.065493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537507   -2.37537507    0.067296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537507    2.37537507    0.067296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537507    2.37537507    0.067296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537507   -2.37537507    0.067296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929165   -2.73196962    0.07199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929165   -2.73196962    0.07199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791839   -4.10988315    0.097246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094016   -4.95180415    0.121305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791839   -4.10988315    0.097246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094016   -4.95180415    0.121305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3196962    1.09929165    0.07199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3196962   -1.09929165    0.07199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988315    0.67791839    0.097246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5180415    1.36094016    0.121305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0988315   -0.67791839    0.097246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5180415   -1.36094016    0.121305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929165    2.73196962    0.07199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929165    2.73196962    0.07199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791839    4.10988315    0.097246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094016    4.95180415    0.121305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791839    4.10988315    0.097246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094016    4.95180415    0.121305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3196962   -1.09929165    0.07199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3196962    1.09929165    0.07199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988315   -0.67791839    0.097246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5180415   -1.36094016    0.121305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0988315    0.67791839    0.097246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5180415    1.36094016    0.121305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338738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zCl</w:t>
      </w:r>
      <w:r w:rsidRPr="00056FF4">
        <w:rPr>
          <w:rFonts w:ascii="Times New Roman" w:hAnsi="Times New Roman"/>
          <w:b/>
        </w:rPr>
        <w:t xml:space="preserve"> (9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ar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234919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1145543    0.071574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1145543    0.00000000    0.071574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N       0.00000000    1.91145543    0.071574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1145543    0.00000000    0.071574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712876   -2.37712876    0.118224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712876    2.37712876    0.118224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712876    2.37712876    0.118224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712876   -2.37712876    0.118224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933663   -2.73292373    0.112328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933663   -2.73292373    0.112328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19938   -4.11069014    0.166343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127513   -4.95175652    0.208238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19938   -4.11069014    0.166343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127513   -4.95175652    0.208238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3292373    1.09933663    0.112328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3292373   -1.09933663    0.112328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1069014    0.67819938    0.166343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5175652    1.36127513    0.208238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1069014   -0.67819938    0.166343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5175652   -1.36127513    0.208238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933663    2.73292373    0.112328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933663    2.73292373    0.112328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19938    4.11069014    0.166343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6127513    4.95175652    0.208238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19938    4.11069014    0.166343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6127513    4.95175652    0.208238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3292373   -1.09933663    0.112328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3292373    1.09933663    0.112328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1069014   -0.67819938    0.166343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5175652   -1.36127513    0.208238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1069014    0.67819938    0.166343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5175652    1.36127513    0.208238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601371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PzCl</w:t>
      </w:r>
      <w:r w:rsidRPr="00056FF4">
        <w:rPr>
          <w:rFonts w:ascii="Times New Roman" w:hAnsi="Times New Roman"/>
          <w:b/>
        </w:rPr>
        <w:t xml:space="preserve"> (9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Sex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000000    0.00000000   -0.477531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-1.93986431    0.116778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3986431    0.00000000    0.116778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0.00000000    1.93986431    0.116778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3986431    0.00000000    0.116778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949524   -2.37949524    0.178935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37949524    2.37949524    0.178935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949524    2.37949524    0.178935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37949524   -2.37949524    0.178935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0242173   -2.75328276    0.167714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0242173   -2.75328276    0.167714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65606   -4.13514607    0.232482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700891   -4.97992092    0.28170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865606   -4.13514607    0.232482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700891   -4.97992092    0.28170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5328276    1.10242173    0.167714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5328276   -1.10242173    0.167714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3514607    0.67865606    0.232482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7992092    1.35700891    0.28170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13514607   -0.67865606    0.232482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7992092   -1.35700891    0.28170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0242173    2.75328276    0.167714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0242173    2.75328276    0.167714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67865606    4.13514607    0.232482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700891    4.97992092    0.28170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865606    4.13514607    0.232482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700891    4.97992092    0.28170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5328276   -1.10242173    0.167714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75328276    1.10242173    0.167714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3514607   -0.67865606    0.232482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7992092   -1.35700891    0.28170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4.13514607    0.67865606    0.232482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4.97992092    1.35700891    0.28170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l      0.00000000    0.00000000   -2.733512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  <w:b/>
          <w:sz w:val="24"/>
          <w:szCs w:val="24"/>
        </w:rPr>
      </w:pPr>
      <w:r w:rsidRPr="00056FF4">
        <w:rPr>
          <w:rFonts w:ascii="Times New Roman" w:hAnsi="Times New Roman"/>
          <w:b/>
          <w:sz w:val="24"/>
          <w:szCs w:val="24"/>
        </w:rPr>
        <w:t>Iron(II) Complexes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CO</w:t>
      </w:r>
      <w:r w:rsidR="00AE0EE7" w:rsidRPr="00056FF4">
        <w:rPr>
          <w:rFonts w:ascii="Times New Roman" w:hAnsi="Times New Roman"/>
          <w:b/>
        </w:rPr>
        <w:t xml:space="preserve"> (4m)</w:t>
      </w:r>
      <w:r w:rsidR="00AE0EE7">
        <w:rPr>
          <w:rFonts w:ascii="Times New Roman" w:hAnsi="Times New Roman"/>
        </w:rPr>
        <w:t xml:space="preserve"> OPBE</w:t>
      </w:r>
      <w:r w:rsidR="00AE0EE7"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09006756   -0.1681921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8157935   -1.43951928    1.521946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4842427    1.03481246    1.625096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4842427    1.03481246   -1.625096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8157935   -1.43951928   -1.521946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5270923    0.16873081    3.129727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2585582    0.56814586    4.337361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0578560   -0.10794845    5.507929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8120913   -1.18772722    5.448763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2986010   -1.59851111    4.244050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2295211   -0.92583581    3.044774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5270923    0.16873081   -3.129727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2585582    0.56814586   -4.337361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0578560   -0.10794845   -5.507929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8120913   -1.18772722   -5.448763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2986010   -1.59851111   -4.244050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2295211   -0.92583581   -3.044774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2950693    1.1839002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670243    2.41699168    1.719665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0781405    1.95004409    1.255033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670243    2.41699168   -1.719665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0781405    1.95004409   -1.255033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2605522    1.40282507    4.354856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4990819    0.19493673    6.454451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3176821   -1.73170979    6.359512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0095263   -2.45503794    4.211440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2605522    1.40282507   -4.354856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4990819    0.19493673   -6.454451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3176821   -1.73170979   -6.359512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0095263   -2.45503794   -4.211440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8990447    0.50598658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7795670    2.77287344    2.754179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6891126    3.22065264    1.102070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1767506    1.27056992    2.008660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9699757    2.80409807    1.156425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6891126    3.22065264   -1.102070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7795670    2.77287344   -2.754179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9699757    2.80409807   -1.156425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2.01767506    1.27056992   -2.008660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5922563   -1.3131845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21216675   -2.10296414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CO</w:t>
      </w:r>
      <w:r w:rsidR="00AE0EE7" w:rsidRPr="00056FF4">
        <w:rPr>
          <w:rFonts w:ascii="Times New Roman" w:hAnsi="Times New Roman"/>
          <w:b/>
        </w:rPr>
        <w:t xml:space="preserve"> (4m)</w:t>
      </w:r>
      <w:r w:rsidR="00AE0EE7">
        <w:rPr>
          <w:rFonts w:ascii="Times New Roman" w:hAnsi="Times New Roman"/>
        </w:rPr>
        <w:t xml:space="preserve"> OPBE</w:t>
      </w:r>
      <w:r w:rsidR="00AE0EE7"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20887896   -0.28105503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89724595   -1.51226845    1.477270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4984935    1.02447445    1.736826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4984935    1.02447445   -1.736826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89724595   -1.51226845   -1.477270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2586968    0.16510542    3.207102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5926796    0.58750316    4.463996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5991588   -0.10408229    5.601908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5670886   -1.22998626    5.464737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6820926   -1.66245848    4.213469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8176858   -0.97168743    3.049225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2586968    0.16510542   -3.207102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5926796    0.58750316   -4.463996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5991588   -0.10408229   -5.601908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5670886   -1.22998626   -5.464737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6820926   -1.66245848   -4.213469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8176858   -0.97168743   -3.049225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3148658    1.46251203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3011410    2.49637250    1.762153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3180039    2.19610569    1.254864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3011410    2.49637250   -1.762153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3180039    2.19610569   -1.254864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1505193    1.45335515    4.548772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9559841    0.22144004    6.584988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6518162   -1.78666167    6.349523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9202404   -2.54935161    4.116659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1505193    1.45335515   -4.548772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9559841    0.22144004   -6.584988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6518162   -1.78666167   -6.349523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9202404   -2.54935161   -4.116659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7033656    0.76993967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5431973    2.88165587    2.786841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8786470    3.23918443    1.145004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3950680    1.57349638    1.998178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9734640    3.14261540    1.180942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8786470    3.23918443   -1.145004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5431973    2.88165587   -2.786841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9734640    3.14261540   -1.180942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3950680    1.57349638   -1.998178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87851944   -1.2369888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67862115   -2.0711653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CO</w:t>
      </w:r>
      <w:r w:rsidR="00AE0EE7" w:rsidRPr="00056FF4">
        <w:rPr>
          <w:rFonts w:ascii="Times New Roman" w:hAnsi="Times New Roman"/>
          <w:b/>
        </w:rPr>
        <w:t xml:space="preserve"> (4m)</w:t>
      </w:r>
      <w:r w:rsidR="00AE0EE7">
        <w:rPr>
          <w:rFonts w:ascii="Times New Roman" w:hAnsi="Times New Roman"/>
        </w:rPr>
        <w:t xml:space="preserve"> OPBE</w:t>
      </w:r>
      <w:r w:rsidR="00AE0EE7"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16641143   -0.4425170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73944636   -1.65968983    1.779265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3949938    1.11487169    1.847618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3949938    1.11487169   -1.847618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73944636   -1.65968983   -1.779265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7352738    0.31809003    3.331049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3561533    0.87788865    4.559057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39913617    0.31325388    5.751084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169171   -0.83603708    5.703838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3371325   -1.40900480    4.488761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413073   -0.85272627    3.262615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7352738    0.31809003   -3.331049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3561533    0.87788865   -4.559057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9913617    0.31325388   -5.751084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169171   -0.83603708   -5.703838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3371325   -1.40900480   -4.488761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413073   -0.85272627   -3.262615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2514863    1.2506458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7577628    2.46052974    1.720678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4884942    2.01018403    1.246541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7577628    2.46052974   -1.720678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4884942    2.01018403   -1.246541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6990993    1.76324664    4.573365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8594442    0.75536083    6.703721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3754820   -1.29802575    6.628485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3792625   -2.31386033    4.462978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6990993    1.76324664   -4.573365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8594442    0.75536083   -6.703721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3754820   -1.29802575   -6.628485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3792625   -2.31386033   -4.462978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1196111    0.60928357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6000595    2.93183564    2.705624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8003478    3.19883255    1.052947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7649184    1.35765874    2.014715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0233940    2.89853769    1.171043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8003478    3.19883255   -1.052947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6000595    2.93183564   -2.705624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0233940    2.89853769   -1.171043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7649184    1.35765874   -2.014715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57471296   -1.86902123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16540759   -2.85827524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CO</w:t>
      </w:r>
      <w:r w:rsidRPr="00056FF4">
        <w:rPr>
          <w:rFonts w:ascii="Times New Roman" w:hAnsi="Times New Roman"/>
          <w:b/>
        </w:rPr>
        <w:t xml:space="preserve"> (4t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8.37201747   10.16261463    1.987921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9.75461897    9.01403912    3.234424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6.73551830    8.66677131    2.433680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7.05582718   11.14915607    0.549385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10.00054616   11.66333273    1.480585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16733859   12.87633505    0.549192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79383736   14.07984921    0.173988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83037335   14.24778943    0.461038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09983939   15.05099107   -0.533124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60725846   15.97814453   -0.799683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75974616   14.86840110   -0.886602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21654624   15.64435487   -1.423060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12221617   13.68470780   -0.534892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07773617   13.51796352   -0.795042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2876622   12.70187801    0.157627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6294599    7.55810264    3.553469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3284067    6.49261695    4.118792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69306294    6.35402173    3.827600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31830756    5.63641716    5.037752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72611483    4.82375331    5.458491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8.64578414    5.81039106    5.445280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09294103    5.14672553    6.183049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38486060    6.85384657    4.903481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41613816    7.01984577    5.213801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80338477    7.69466265    3.953393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4882574   11.14432998    3.290111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7.49294452   11.81540716    4.170453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9.05383589    9.03059284    0.372888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76003246    9.69598137    0.037118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10.65341224    8.10240695    1.927712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08852083    7.19800864    2.363248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46765780    8.77224639    1.621810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71782951    7.79329282    0.784926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94697596    7.08719257    1.111467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27233001    7.33650861   -0.051622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5562376   10.22110936   -0.997709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17993248   10.83210217   -1.545366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54206380   10.13386972   -1.595682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01534565    8.86525829   -0.642393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23802872    8.22405739   -0.210624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0624042    8.37700814   -1.550248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CO</w:t>
      </w:r>
      <w:r w:rsidRPr="00056FF4">
        <w:rPr>
          <w:rFonts w:ascii="Times New Roman" w:hAnsi="Times New Roman"/>
          <w:b/>
        </w:rPr>
        <w:t xml:space="preserve"> (4t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8.32848153   10.21496984    2.047482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9.94128254    8.84064467    3.359143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6.74266696    8.85430591    2.840642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6.95898404   11.18986938    0.245499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9.94556676   11.68757328    1.452787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09614256   12.92260154    0.556038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71288382   14.16747726    0.335886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69390753   14.34761449    0.771363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08537539   15.16170130   -0.400864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58744235   16.11849451   -0.543811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1570136   14.95278053   -0.940597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1684068   15.73722971   -1.507406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18405159   13.73227554   -0.735438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18916185   13.55211397   -1.139334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1767731   12.71776232   -0.012869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52554872    7.54943736    3.693746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4989923    6.48455070    4.192657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68019811    6.47735707    3.990889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32585733    5.46077953    4.929364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9810230    4.64946561    5.297577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69159925    5.47234628    5.218982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13957689    4.68296941    5.820150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47440427    6.51790845    4.744244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53791666    6.55604096    4.976565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90633409    7.53573749    3.975221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72998417   11.39455620    3.183502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7.33360396   12.18499090    3.938732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9.02722251    8.94647535    0.434088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73979672    9.60225456    0.100137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10.69304709    7.99382031    1.936482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16902297    7.06886028    2.276373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48403425    8.67205620    1.590319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68589684    7.71017601    0.842917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8.92329792    7.01398566    1.208129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19935117    7.22909251   -0.007584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58074772   10.14783312   -1.126163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1147980   10.68782517   -1.592505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78470110   10.03258996   -1.870418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02164815    8.79084750   -0.615230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7280340    8.23985704   -0.192952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1302394    8.20683849   -1.465517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CO</w:t>
      </w:r>
      <w:r w:rsidRPr="00056FF4">
        <w:rPr>
          <w:rFonts w:ascii="Times New Roman" w:hAnsi="Times New Roman"/>
          <w:b/>
        </w:rPr>
        <w:t xml:space="preserve"> (4t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8.39595903   10.17332571    1.995736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9.94659919    8.67040094    3.222594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6.69871032    8.57475268    2.541851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7.06673299   11.15961738    0.171348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10.05303472   11.83781888    1.372958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08130125   13.02818616    0.554701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57806586   14.33720769    0.398790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55975739   14.56689072    0.807975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84406844   15.32370785   -0.243671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26361657   16.32531444   -0.337473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57431557   15.04838646   -0.753115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99155278   15.82383010   -1.247477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5661936   13.76638313   -0.617318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06579158   13.52912069   -1.000751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79596887   12.76481729    0.017830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5182162    7.54235803    3.722102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65050016    6.63015224    4.439004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58150497    6.61698048    4.236482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18989847    5.76383087    5.377269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53342022    5.07200200    5.904770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55691306    5.78204991    5.659481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98260916    5.11372392    6.405956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37077549    6.67924454    4.980409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43665119    6.72634608    5.198500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83699440    7.53873475    4.015456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2467198   11.35593261    3.443773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7.46506958   12.09321622    4.253442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9.17555460    8.86121749    0.209250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97258867    9.43224102   -0.072048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10.59222930    7.69859285    1.821623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90353263    6.71822479    2.195968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49963810    8.24027297    1.520115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62808899    7.55486302    0.660030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74923512    6.98235462    0.976538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12872930    6.98228530   -0.143101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0589624   10.26289372   -1.247431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67701512   10.84212743   -1.570753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07557713   10.24942193   -2.064279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19531830    8.84819285   -0.865103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1855892    8.28942137   -0.513879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56785168    8.33680390   -1.771511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P</w:t>
      </w:r>
      <w:r w:rsidRPr="00522723">
        <w:rPr>
          <w:rFonts w:ascii="Times New Roman" w:hAnsi="Times New Roman"/>
        </w:rPr>
        <w:t>Me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  <w:b/>
        </w:rPr>
        <w:t xml:space="preserve"> (5m)</w:t>
      </w:r>
      <w:r w:rsidR="00AE0EE7">
        <w:rPr>
          <w:rFonts w:ascii="Times New Roman" w:hAnsi="Times New Roman"/>
        </w:rPr>
        <w:t xml:space="preserve"> OPBE</w:t>
      </w:r>
      <w:r w:rsidR="00AE0EE7"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16199121    0.0499807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41384995    1.13727970   -1.518940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S      -0.82467035   -1.01654526   -1.616675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2467035   -1.01654526    1.616675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41384995    1.13727970    1.518940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5290122   -0.28958643   -3.146655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2300979   -0.65071127   -4.367513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4082243   -0.09519105   -5.547213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0555626    0.83213863   -5.485333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5603395    1.20719036   -4.26979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7913518    0.65966283   -3.061335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5290122   -0.28958643    3.146655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2300979   -0.65071127    4.367513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4082243   -0.09519105    5.547213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0555626    0.83213863    5.485333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5603395    1.20719036    4.26979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7913518    0.65966283    3.061335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8193093   -1.5054621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4368485   -2.57158235   -1.700149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5670876   -2.28623939   -1.248212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4368485   -2.57158235    1.700149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5670876   -2.28623939    1.248212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4258893   -1.36903023   -4.391118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7921879   -0.37360919   -6.504109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8962728    1.27711637   -6.403576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6082100    1.94001883   -4.235028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4258893   -1.36903023    4.391118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7921879   -0.37360919    6.504109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8962728    1.27711637    6.403576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6082100    1.94001883    4.235028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2987821   -0.94188258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1895957   -2.94169685   -2.729625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7564070   -3.29886557   -1.067122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4811122   -1.67395803   -2.010654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2970665   -3.22169724   -1.142094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7564070   -3.29886557    1.067122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1895957   -2.94169685    2.729625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2970665   -3.22169724    1.142094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4811122   -1.67395803    2.010654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-1.23739474    1.7376910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3583039    1.84462934   -1.395778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0153494    1.92974538   -2.347678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06545342    0.94821207   -1.422530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07676141    2.72512577   -1.265953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3583039    1.84462934    1.395778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06545342    0.94821207    1.422530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0153494    1.92974538    2.347678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07676141    2.72512577    1.265953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4732697    3.45257039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8895481    3.98740084   -0.892339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8895481    3.98740084    0.892339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4409476    3.4229597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P</w:t>
      </w:r>
      <w:r w:rsidRPr="00522723">
        <w:rPr>
          <w:rFonts w:ascii="Times New Roman" w:hAnsi="Times New Roman"/>
        </w:rPr>
        <w:t>Me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  <w:b/>
        </w:rPr>
        <w:t xml:space="preserve"> (5m)</w:t>
      </w:r>
      <w:r w:rsidR="00AE0EE7">
        <w:rPr>
          <w:rFonts w:ascii="Times New Roman" w:hAnsi="Times New Roman"/>
        </w:rPr>
        <w:t xml:space="preserve"> OPBE</w:t>
      </w:r>
      <w:r w:rsidR="00AE0EE7"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23547647    0.1181240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37256301    1.19296343   -1.685076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6588638   -1.13921648   -1.736659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6588638   -1.13921648    1.736659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S       1.37256301    1.19296343    1.685076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9097129   -0.38700214   -3.244003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4555963   -0.79312081   -4.460120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2076153   -0.22455689   -5.654898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5884187    0.77176427   -5.618549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415704    1.19461764   -4.411706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750655    0.63028185   -3.184547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9097129   -0.38700214    3.244003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4555963   -0.79312081    4.460120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2076153   -0.22455689    5.654898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5884187    0.77176427    5.618549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415704    1.19461764    4.411706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750655    0.63028185    3.184547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4283606   -1.4655892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2075423   -2.59759564   -1.699907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2170760   -2.24220232   -1.248454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2075423   -2.59759564    1.699907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2170760   -2.24220232    1.248454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1541568   -1.56458344   -4.463080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5178963   -0.54848322   -6.600921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0154552    1.23197226   -6.545740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4702386    1.98127401   -4.394323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1541568   -1.56458344    4.463080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5178963   -0.54848322    6.600921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0154552    1.23197226    6.545740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4702386    1.98127401    4.394323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8893121   -0.89982940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4618278   -3.03628464   -2.703234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7100807   -3.32057030   -1.040926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8205741   -1.61165852   -2.015386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2956927   -3.15794037   -1.152294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7100807   -3.32057030    1.040926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4618278   -3.03628464    2.703234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2956927   -3.15794037    1.152294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8205741   -1.61165852    2.015386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-1.12311150    1.89786404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30792084    1.99723506   -1.402702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6601688    2.04247125   -2.352669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6058531    1.11749905   -1.404959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2536803    2.89793495   -1.296637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30792084    1.99723506    1.402702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6058531    1.11749905    1.404959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6601688    2.04247125    2.352669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2536803    2.89793495    1.296637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7750288    3.58367829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0065396    4.12784607   -0.893870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0065396    4.12784607    0.893870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1237259    3.5152673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P</w:t>
      </w:r>
      <w:r w:rsidRPr="00522723">
        <w:rPr>
          <w:rFonts w:ascii="Times New Roman" w:hAnsi="Times New Roman"/>
        </w:rPr>
        <w:t>Me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  <w:b/>
        </w:rPr>
        <w:t xml:space="preserve"> (5m)</w:t>
      </w:r>
      <w:r w:rsidR="00AE0EE7">
        <w:rPr>
          <w:rFonts w:ascii="Times New Roman" w:hAnsi="Times New Roman"/>
        </w:rPr>
        <w:t xml:space="preserve"> OPBE</w:t>
      </w:r>
      <w:r w:rsidR="00AE0EE7"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26968196    0.2383551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2738705    1.18421931   -1.69078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6828091   -1.05591499   -1.904538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6828091   -1.05591499    1.904538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2738705    1.18421931    1.69078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0501946   -0.35934416   -3.351865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57236870   -0.75781145   -4.608125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2877878   -0.22302069   -5.769187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8093851    0.73572677   -5.662185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3313370    1.14779656   -4.417802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0750829    0.61814094   -3.220962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0501946   -0.35934416    3.351865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7236870   -0.75781145    4.608125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2877878   -0.22302069    5.769187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8093851    0.73572677    5.662185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3313370    1.14779656    4.417802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0750829    0.61814094    3.220962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1599651   -1.7950988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1871647   -2.65352227   -1.768496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0555192   -2.54009471   -1.249152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1871647   -2.65352227    1.768496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0555192   -2.54009471    1.249152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7424897   -1.49307996   -4.668291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9536843   -0.54175103   -6.743770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1535229    1.17284570   -6.561613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1591862    1.90090840   -4.343851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7424897   -1.49307996    4.668291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9536843   -0.54175103    6.743770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1535229    1.17284570    6.561613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1591862    1.90090840    4.343851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9361475   -1.28526676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2270752   -3.13272667   -2.753674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5603321   -3.25881055   -1.114436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9672334   -2.00476737   -1.999001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3359123   -3.55464127   -1.157212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5603321   -3.25881055    1.114436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2270752   -3.13272667    2.753674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3359123   -3.55464127    1.157212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9672334   -2.00476737    1.999001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-1.68227882    1.9839680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855782    1.99905384   -1.413903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30271533    2.10531316   -2.351767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40752206    1.05117515   -1.445485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57423671    2.82561389   -1.322895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85855782    1.99905384    1.413903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40752206    1.05117515    1.445485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30271533    2.10531316    2.351767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57423671    2.82561389    1.322895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3354878    3.71232075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7908618    4.24627012   -0.891237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7908618    4.24627012    0.891237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5995578    3.6925427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P</w:t>
      </w:r>
      <w:r w:rsidR="00522723" w:rsidRPr="00522723">
        <w:rPr>
          <w:rFonts w:ascii="Times New Roman" w:hAnsi="Times New Roman"/>
        </w:rPr>
        <w:t>Me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  <w:b/>
        </w:rPr>
        <w:t xml:space="preserve"> (5t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12704066    2.99670483    8.089483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1689781    5.05137520    8.991258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6667752    3.39449160    6.852354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24014858    2.72791083    9.112522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84680373    0.97113921    7.122002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 4.30337099    2.20630505    9.772924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68639795    0.40817399    9.836172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99123950    2.89198118   10.028797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3.59940120    2.46555269   11.452916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3052117    5.03816270    7.252867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7783724    5.56315627    6.657048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9505487    6.85047307    6.971284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25705846    7.59700246    7.898049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13478888    7.06448557    8.511342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69108804    5.76078493    8.206031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8115240    1.01687018    8.918478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5688433    0.46275280    9.666895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2990032   -0.86029880    9.456031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4471707   -1.61028108    8.486665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8630246   -1.06150575    7.753046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9448069    0.27072920    7.962690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8295944    3.73375772    6.514476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4176481    3.75282186    5.258632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5619218    4.49273601    5.530997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3288995    3.47527580    7.920760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6886279    4.39876365    6.981239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3951939    2.82354851    6.105552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28437565    0.18641962   10.728639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24410473    0.11938292    8.939654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6103257   -0.17504919    9.863142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43443656    2.45479663   10.931644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93910760    3.97927638   10.139602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3189587    2.65305342    9.172863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30604809    2.11341751   12.213900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5902148    1.91513903   11.562724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40532862    3.53290743   11.601623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4317106    4.95951267    5.946861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88533844    7.26826327    6.504183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57446850    8.60817181    8.153795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57939778    7.65126324    9.241617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6947717    1.07065099   10.412195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3379041   -1.30401128   10.041145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3908387   -2.64853848    8.312672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1311535   -1.66496519    7.015245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5908012    2.77239347    4.800166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72117865    4.32326117    4.618128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7389253    5.47936741    5.953372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8706681    4.63647219    4.597501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3470758    4.00992950    8.490589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3775817    2.64155651    7.390383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0918567    4.67874498    6.142933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7873735    5.31225006    7.500916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P</w:t>
      </w:r>
      <w:r w:rsidR="00522723" w:rsidRPr="00522723">
        <w:rPr>
          <w:rFonts w:ascii="Times New Roman" w:hAnsi="Times New Roman"/>
        </w:rPr>
        <w:t>Me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  <w:b/>
        </w:rPr>
        <w:t xml:space="preserve"> (5t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16635535    2.96932149    8.109504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5584737    4.99647253    8.997790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2269813    3.45567719    6.715462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6096408    2.77546005    9.038455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90996156    0.94803004    7.202218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 4.45306729    2.07159716   10.011757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0112146    0.26562581   10.095203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14948837    2.74224519   10.270926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72529459    2.35942990   11.679514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39609713    5.08651310    7.16158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6.49744940    5.66167373    6.530166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2328151    6.93300196    6.900347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24788676    7.60964292    7.918528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16387616    7.02781359    8.560504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1631763    5.74599813    8.194917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1187516    1.06020133    8.851397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8195008    0.52595509    9.530707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1715053   -0.81400479    9.361160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5401471   -1.60711554    8.508770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4873215   -1.07634017    7.839284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0950985    0.27268239    8.005102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0177127    3.83341555    6.252402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95750973    3.86678970    5.152393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65325768    4.61022024    5.382621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2595456    3.51577532    7.818635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5374346    4.46968557    6.852223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5150853    2.94624407    5.823549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38862885    0.01669290   10.987922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35147744   -0.03809706    9.198376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5805828   -0.29009867   10.113456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0395637    2.33145970   11.181589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10491312    3.83333512   10.349861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78005915    2.48552701    9.412095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38846533    1.99606399   12.474913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76187978    1.84276981   11.753497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55130164    3.43250981   11.814731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02277159    5.11104099    5.750132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78109317    7.38738371    6.407063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57716889    8.60405217    8.220094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4792041    7.56018019    9.358203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6683753    1.16216637   10.194335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6657368   -1.23742967    9.894988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9634116   -2.65942207    8.372972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5027386   -1.70738457    7.186568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8172975    2.89369624    4.676150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3856932    4.43975848    4.515073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5999453    5.57104631    5.868030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9372016    4.83316896    4.400280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0931098    4.03543479    8.381636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8336479    2.67381040    7.289142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0520255    4.80262750    6.118030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0662266    5.35921189    7.387715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P</w:t>
      </w:r>
      <w:r w:rsidR="00522723" w:rsidRPr="00522723">
        <w:rPr>
          <w:rFonts w:ascii="Times New Roman" w:hAnsi="Times New Roman"/>
        </w:rPr>
        <w:t>Me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  <w:b/>
        </w:rPr>
        <w:t xml:space="preserve"> (5t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19569558    2.92923367    8.053757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43904462    5.10296998    9.031263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5.00222733    3.61543051    6.580483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84563741    2.75802790    9.012056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67576518    0.81491550    7.040132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 4.50791281    1.96966440   10.055009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8640715    0.15725613   10.179200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21928949    2.61194323   10.23348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78925042    2.35736081   11.699897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9242062    5.22291065    7.151796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9489474    5.83760559    6.552988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0972314    7.09849368    6.961987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6.31706610    7.73208395    7.995766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23669625    7.11544587    8.607579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8751102    5.83767068    8.212323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7630895    1.01127466    8.879829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3363430    0.45197029    9.669848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0164088   -0.91016423    9.622995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5906465   -1.71645573    8.77420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7080445   -1.17099517    7.998283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7447546    0.20653047    8.026869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1227459    3.84883895    6.291786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3013614    4.04449324    5.101925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0450109    4.70391160    5.426169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0855172    3.39750156    7.581004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6599073    4.41746107    6.769961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3247286    2.95188034    5.838906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37198200   -0.09858202   11.071219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31451176   -0.18750867    9.283379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2067085   -0.35762433   10.215684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9211730    2.22726523   11.145634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19405832    3.70576371   10.267404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81624588    2.30698737    9.366509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43831542    2.00327615   12.510447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0752079    1.87989688   11.792254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5750380    3.44148783   11.781673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2720948    5.31721162    5.757388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86601977    7.57542050    6.487852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2853348    8.72105961    8.332839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70913881    7.61740066    9.416674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1087354    1.10475858   10.323005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9065897   -1.33602597   10.240745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3519473   -2.78809681    8.721829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6618548   -1.81226591    7.350809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8605652    3.08763653    4.583143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3751996    4.68779550    4.456891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8353763    5.65095260    5.948238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8626670    4.94233928    4.478130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3305824    3.84413245    7.963954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7478979    2.52621810    6.973879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1287224    4.76159668    5.946232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0816341    5.29346109    7.384915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H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</w:rPr>
        <w:t xml:space="preserve"> </w:t>
      </w:r>
      <w:r w:rsidR="00AE0EE7" w:rsidRPr="00056FF4">
        <w:rPr>
          <w:rFonts w:ascii="Times New Roman" w:hAnsi="Times New Roman"/>
          <w:b/>
        </w:rPr>
        <w:t xml:space="preserve"> (6m)</w:t>
      </w:r>
      <w:r w:rsidR="00AE0EE7">
        <w:rPr>
          <w:rFonts w:ascii="Times New Roman" w:hAnsi="Times New Roman"/>
        </w:rPr>
        <w:t xml:space="preserve"> OPBE</w:t>
      </w:r>
      <w:r w:rsidR="00AE0EE7"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27645225   -0.4070346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52208469   -1.86582341    1.522479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4168256    0.88836689    1.614390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4168256    0.88836689   -1.614390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52208469   -1.86582341   -1.522479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261907   -0.00697085    3.139431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5456474    0.49757690    4.351847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3411162   -0.20943301    5.528193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4732263   -1.42732704    5.47003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0635161   -1.93535519    4.262495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0817738   -1.23754026    3.056582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261907   -0.00697085   -3.139431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5456474    0.49757690   -4.351847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3411162   -0.20943301   -5.528193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24732263   -1.42732704   -5.47003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0635161   -1.93535519   -4.262495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0817738   -1.23754026   -3.056582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47733535    0.58919653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6412073    2.06027965    1.716980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0902237    1.34389272    1.25103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6412073    2.06027965   -1.716980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0902237    1.34389272   -1.25103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00957018   -1.45493421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9372545    1.44481370    4.370173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9900367    0.17801523    6.477994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7248670   -1.99359379    6.385174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3072869   -2.88929719    4.232127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9372545    1.44481370   -4.370173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9900367    0.17801523   -6.477994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7248670   -1.99359379   -6.385174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3072869   -2.88929719   -4.232127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2825141   -0.19591306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6285779    2.40329499    2.751172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9912781    2.92263377    1.095986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8869943    0.60528828    2.009043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4868591    2.04738201    1.132915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9912781    2.92263377   -1.095986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6285779    2.40329499   -2.751172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4868591    2.04738201   -1.132915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8869943    0.60528828   -2.009043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0032863   -2.06337004    0.817092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0032863   -2.06337004   -0.817092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7819717   -0.9270756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H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</w:rPr>
        <w:t xml:space="preserve"> </w:t>
      </w:r>
      <w:r w:rsidR="00AE0EE7" w:rsidRPr="00056FF4">
        <w:rPr>
          <w:rFonts w:ascii="Times New Roman" w:hAnsi="Times New Roman"/>
          <w:b/>
        </w:rPr>
        <w:t xml:space="preserve"> (6m)</w:t>
      </w:r>
      <w:r w:rsidR="00AE0EE7">
        <w:rPr>
          <w:rFonts w:ascii="Times New Roman" w:hAnsi="Times New Roman"/>
        </w:rPr>
        <w:t xml:space="preserve"> OPBE</w:t>
      </w:r>
      <w:r w:rsidR="00AE0EE7"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47398829   -0.5280612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25544232   -2.01060049    1.505759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9894504    0.80443091    1.70064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9894504    0.80443091   -1.70064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25544232   -2.01060049   -1.505759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6441135   -0.10048547    3.198744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6061906    0.40133014    4.439104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1630057   -0.33322344    5.593471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8741468   -1.57797269    5.487041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8581350   -2.08461969    4.251136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5377150   -1.35835990    3.068576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6441135   -0.10048547   -3.198744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6061906    0.40133014   -4.439104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1630057   -0.33322344   -5.593471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8741468   -1.57797269   -5.487041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8581350   -2.08461969   -4.251136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5377150   -1.35835990   -3.068576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42372969    0.8313342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0000307    2.09203822    1.748040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3787322    1.56625776    1.253203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0000307    2.09203822   -1.748040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3787322    1.56625776   -1.253203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80398959   -1.4414354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6394441    1.36622717    4.497490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2234600    0.05373795    6.564053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0.09679022   -2.16669984    6.384475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6130413   -3.06161688    4.180283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6394441    1.36622717   -4.497490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2234600    0.05373795   -6.564053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9679022   -2.16669984   -6.384475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6130413   -3.06161688   -4.180283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7864580    0.0577549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7760056    2.45967988    2.776244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8195548    2.91382244    1.132304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3011369    0.87073576    2.001937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5141794    2.40599802    1.178134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8195548    2.91382244   -1.132304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7760056    2.45967988   -2.776244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5141794    2.40599802   -1.178134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3011369    0.87073576   -2.001937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3593020   -2.04889916    0.813504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3593020   -2.04889916   -0.813504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65844045   -0.8906841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H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</w:rPr>
        <w:t xml:space="preserve"> </w:t>
      </w:r>
      <w:r w:rsidR="00AE0EE7" w:rsidRPr="00056FF4">
        <w:rPr>
          <w:rFonts w:ascii="Times New Roman" w:hAnsi="Times New Roman"/>
          <w:b/>
        </w:rPr>
        <w:t xml:space="preserve"> (6m)</w:t>
      </w:r>
      <w:r w:rsidR="00AE0EE7">
        <w:rPr>
          <w:rFonts w:ascii="Times New Roman" w:hAnsi="Times New Roman"/>
        </w:rPr>
        <w:t xml:space="preserve"> OPBE</w:t>
      </w:r>
      <w:r w:rsidR="00AE0EE7"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33841255   -0.6555754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44274197   -2.00038155    1.724315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0132454    0.96017677    1.878713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0132454    0.96017677   -1.878713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44274197   -2.00038155   -1.724315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8594262    0.04170075    3.341484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2583846    0.58873403    4.582988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5206173   -0.09822906    5.758357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4790483   -1.35488638    5.677793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7400533   -1.90796921    4.447652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1707972   -1.23299675    3.235696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8594262    0.04170075   -3.341484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2583846    0.58873403   -4.582988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5206173   -0.09822906   -5.758357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4790483   -1.35488638   -5.677793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7400533   -1.90796921   -4.447652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1707972   -1.23299675   -3.235696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0725926    0.7595677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8348364    2.12869433    1.759421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6937324    1.49700275    1.250537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8348364    2.12869433   -1.759421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6937324    1.49700275   -1.250537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47910598   -1.48482638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1293395    1.56278265    4.618694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1579150    0.33544334    6.721738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6782592   -1.91400183    6.588559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3745877   -2.89170230    4.396932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1293395    1.56278265   -4.618694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1579150    0.33544334   -6.721738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6782592   -1.91400183   -6.588559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3745877   -2.89170230   -4.396932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166101   -0.01781105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4728199    2.56694940    2.749788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2405957    2.93299030    1.108128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1544564    0.78089258    2.002813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4217205    2.28143552    1.161632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0.02405957    2.93299030   -1.108128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4728199    2.56694940   -2.749788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4217205    2.28143552   -1.161632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1544564    0.78089258   -2.002813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55819575   -2.08347560    0.817044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55819575   -2.08347560   -0.817044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27455675   -0.8526818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H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 </w:t>
      </w:r>
      <w:r w:rsidRPr="00056FF4">
        <w:rPr>
          <w:rFonts w:ascii="Times New Roman" w:hAnsi="Times New Roman"/>
          <w:b/>
        </w:rPr>
        <w:t xml:space="preserve"> (6t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9965309    3.03411131    8.052704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1550607    5.07231845    8.993071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5960983    3.42619408    6.836129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23667823    2.73153570    9.113717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92338044    0.94506876    7.194862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4800783    5.05295268    7.267501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60253924    5.57268517    6.679442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4648667    6.84149081    7.02871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33041037    7.57185172    7.98511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19927971    7.04495576    8.587134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2476700    5.76133051    8.245235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0178714    1.00947228    8.939219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5255302    0.45909778    9.667929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9414910   -0.87661069    9.487762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3391518   -1.64718801    8.575567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9188920   -1.10186028    7.863180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6406221    0.24564884    8.036989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8152537    3.71245357    6.525310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3375042    3.78767188    5.246432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3757255    4.49907661    5.539942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1777824    3.46741646    7.932549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5592494    4.37813897    6.982345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3237708    2.81598551    6.091050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5083248    4.97958384    5.947418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94186780    7.25584612    6.568315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7013052    8.56788872    8.269945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5791974    7.62238021    9.335049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0405784    1.08062069   10.372930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1398172   -1.31461175   10.054677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2394284   -2.69595805    8.426213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5604189   -1.71776227    7.164301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6993672    2.81057996    4.773878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9935591    4.38223745    4.613734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4182544    5.48224931    5.977522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5208873    4.64463581    4.617139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4537314    4.01109316    8.499430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5645718    2.62758465    7.415024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0263393    4.64371080    6.134482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6345153    5.29906984    7.489863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19813245    2.27294805    9.587570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9398761    2.49761289   10.492375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5379555    1.25984667    9.498844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4593282    2.63839838    9.609597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H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 </w:t>
      </w:r>
      <w:r w:rsidRPr="00056FF4">
        <w:rPr>
          <w:rFonts w:ascii="Times New Roman" w:hAnsi="Times New Roman"/>
          <w:b/>
        </w:rPr>
        <w:t xml:space="preserve"> (6t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13066234    3.00591463    8.057736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S       3.36307540    4.99867867    9.036732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6161065    3.45481251    6.779454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21282769    2.75550531    9.082363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94655047    0.90802371    7.249375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4056654    5.08165366    7.239725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5921550    5.64688852    6.630114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8124758    6.91832682    7.003683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28546311    7.60140363    8.003713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18718166    7.02583764    8.627032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4152128    5.74383538    8.259013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6625130    1.03480876    8.927786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1548066    0.50960139    9.632671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5697726   -0.83019761    9.477568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9835024   -1.62986857    8.617203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8376686   -1.10707955    7.926370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5252985    0.24191179    8.075978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6614833    3.79591435    6.317929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1584359    3.86555566    5.204933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0191818    4.58882824    5.435938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1329717    3.46892938    7.854822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887871    4.42174635    6.886798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2543301    2.90929427    5.878411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09730039    5.09144926    5.862310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84881992    7.36930278    6.524659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0974981    8.59732103    8.305675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5593533    7.56439932    9.410301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8829280    1.15273432   10.300048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9986983   -1.24748139   10.026195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843143   -2.68170096    8.490151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7086362   -1.74414228    7.266538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5678878    2.89331629    4.721019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9520240    4.45335781    4.579575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9240981    5.55406765    5.918851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2652915    4.79394317    4.458980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8025016    3.98080253    8.410433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2618242    2.61318997    7.332255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5616423    4.72267305    6.126971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1642514    5.32619546    7.412516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49232748    1.99593805    9.950879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1691538    2.20525887   10.871024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49688264    0.98597681    9.844797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46011223    2.30373029    9.959450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H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 </w:t>
      </w:r>
      <w:r w:rsidRPr="00056FF4">
        <w:rPr>
          <w:rFonts w:ascii="Times New Roman" w:hAnsi="Times New Roman"/>
          <w:b/>
        </w:rPr>
        <w:t xml:space="preserve"> (6t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23494889    2.95734304    8.206960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53821191    5.11288253    9.11111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5.06838137    3.55676222    6.653578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2454833    2.66661147    9.173714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89221825    0.77610776    7.299151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1605262    5.20640191    7.136806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7201841    5.82988119    6.465874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7340729    7.11221630    6.815291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31964690    7.75803956    7.866889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28706175    7.13393268    8.549255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4831084    5.83608526    8.212564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9212870    0.94602710    8.885585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52469035    0.38254594    9.512036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4278621   -0.95641485    9.327276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2229106   -1.73663431    8.509833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583771   -1.18778067    7.901400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5233490    0.16666332    8.074035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3862656    3.76165435    6.451168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2814220    3.86154608    5.192203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2107492    4.55552024    5.516841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5553133    3.46275388    7.838708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4655215    4.41071671    6.969466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0009515    2.86236419    6.031545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07848813    5.29755428    5.661237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79052734    7.59618488    6.282717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2376612    8.76290059    8.160932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78909220    7.64565555    9.370980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4637890    1.01170117   10.147582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1581013   -1.38593162    9.816068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5421463   -2.79017859    8.351107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3427365   -1.80794889    7.274365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6053377    2.86494922    4.763572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0731770    4.44721883    4.470803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2714342    5.52669384    5.981220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7582921    4.74859056    4.574356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8584536    4.00216541    8.307956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7526785    2.63875399    7.252805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7979887    4.77362647    6.165293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7179507    5.28176521    7.551466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42661743    2.04094933    9.957951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8530001    2.22227562   10.854558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50854888    1.03413141    9.846204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36226524    2.43202984   10.015930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</w:t>
      </w:r>
      <w:r w:rsidRPr="00522723">
        <w:rPr>
          <w:rFonts w:ascii="Times New Roman" w:hAnsi="Times New Roman"/>
          <w:vertAlign w:val="subscript"/>
        </w:rPr>
        <w:t>2</w:t>
      </w:r>
      <w:r w:rsidRPr="00522723">
        <w:rPr>
          <w:rFonts w:ascii="Times New Roman" w:hAnsi="Times New Roman"/>
        </w:rPr>
        <w:t>H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  <w:b/>
        </w:rPr>
        <w:t xml:space="preserve"> (7m)</w:t>
      </w:r>
      <w:r w:rsidR="00AE0EE7">
        <w:rPr>
          <w:rFonts w:ascii="Times New Roman" w:hAnsi="Times New Roman"/>
        </w:rPr>
        <w:t xml:space="preserve"> OPBE</w:t>
      </w:r>
      <w:r w:rsidR="00AE0EE7"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10851679    0.3975751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62178592    1.77743547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23163730    1.62858532    0.801175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23163730    1.62858532   -0.801175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37149990    3.20601507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2777059    3.31416091    0.7915586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2777059    3.31416091   -0.791558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0057046    1.62331789    1.535759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2856711   -0.73689466    1.611478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0057046    1.62331789   -1.535759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2856711   -0.73689466   -1.611478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39705492   -0.97305959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9988984   -0.3445970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8449056    0.07133521    3.142675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5628192   -0.32702942    4.351468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9387933   -1.12953413    4.363341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8363530    0.30390755    5.532666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2607246    0.00025453    6.479965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6038198    1.33518246    5.484151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5863633    1.83894280    6.403836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1361616    1.74213511    4.279478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3920442    2.55389354    4.256554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4695242    1.12085351    3.069068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58449056    0.07133521   -3.142675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5628192   -0.32702942   -4.351468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9387933   -1.12953413   -4.363341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8363530    0.30390755   -5.532666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2607246    0.00025453   -6.479965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6038198    1.33518246   -5.484151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5863633    1.83894280   -6.403836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1361616    1.74213511   -4.279478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3920442    2.55389354   -4.256554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4695242    1.12085351   -3.069068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8705124   -2.18710703    1.713175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5917906   -2.97020416    1.091187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0399285   -2.54293798    2.747576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5979630   -1.76026049    1.249896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2305383   -2.63195618    1.131253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9499166   -1.10284402    2.00897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8705124   -2.18710703   -1.713175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0399285   -2.54293798   -2.747576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5917906   -2.97020416   -1.091187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5979630   -1.76026049   -1.249896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9499166   -1.10284402   -2.008973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2305383   -2.63195618   -1.131253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</w:t>
      </w:r>
      <w:r w:rsidRPr="00522723">
        <w:rPr>
          <w:rFonts w:ascii="Times New Roman" w:hAnsi="Times New Roman"/>
          <w:vertAlign w:val="subscript"/>
        </w:rPr>
        <w:t>2</w:t>
      </w:r>
      <w:r w:rsidRPr="00522723">
        <w:rPr>
          <w:rFonts w:ascii="Times New Roman" w:hAnsi="Times New Roman"/>
        </w:rPr>
        <w:t>H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  <w:b/>
        </w:rPr>
        <w:t xml:space="preserve"> (7m)</w:t>
      </w:r>
      <w:r w:rsidR="00AE0EE7">
        <w:rPr>
          <w:rFonts w:ascii="Times New Roman" w:hAnsi="Times New Roman"/>
        </w:rPr>
        <w:t xml:space="preserve"> OPBE</w:t>
      </w:r>
      <w:r w:rsidR="00AE0EE7"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14068600    0.4705253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21293194    1.80878446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2307331    1.64338429    0.799675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2307331    1.64338429   -0.799675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7765021    3.24665482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3439822    3.36751679    0.786535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3439822    3.36751679   -0.786535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3522659    1.73148383    1.501715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2962811   -0.68750708    1.711671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3522659    1.73148383   -1.501715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2962811   -0.68750708   -1.711671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40933766   -1.3402927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3236333   -0.7497700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4521005    0.08247069    3.210751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9153878   -0.34879554    4.460701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0101836   -1.17311293    4.529853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3046611    0.27748203    5.612859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7184206   -0.05693153    6.591138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6339999    1.34642960    5.496817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2687173    1.84837221    6.393544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8744771    1.78812485    4.252312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7570940    2.62821648    4.173656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3491279    1.16678450    3.072759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4521005    0.08247069   -3.210751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9153878   -0.34879554   -4.460701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0101836   -1.17311293   -4.529853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3046611    0.27748203   -5.612859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7184206   -0.05693153   -6.591138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6339999    1.34642960   -5.496817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2687173    1.84837221   -6.393544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8744771    1.78812485   -4.252312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7570940    2.62821648   -4.173656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0.43491279    1.16678450   -3.072759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9719346   -2.26121090    1.740330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7143544   -2.95429286    1.116188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1494206   -2.64807174    2.764236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3123110   -2.07917657    1.251398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1568652   -3.06965191    1.180232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7905285   -1.50351957    2.004400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9719346   -2.26121090   -1.740330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1494206   -2.64807174   -2.764236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7143544   -2.95429286   -1.116188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3123110   -2.07917657   -1.251398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7905285   -1.50351957   -2.004400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1568652   -3.06965191   -1.180232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</w:t>
      </w:r>
      <w:r w:rsidRPr="00522723">
        <w:rPr>
          <w:rFonts w:ascii="Times New Roman" w:hAnsi="Times New Roman"/>
          <w:vertAlign w:val="subscript"/>
        </w:rPr>
        <w:t>2</w:t>
      </w:r>
      <w:r w:rsidRPr="00522723">
        <w:rPr>
          <w:rFonts w:ascii="Times New Roman" w:hAnsi="Times New Roman"/>
        </w:rPr>
        <w:t>H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  <w:b/>
        </w:rPr>
        <w:t xml:space="preserve"> (7m)</w:t>
      </w:r>
      <w:r w:rsidR="00AE0EE7">
        <w:rPr>
          <w:rFonts w:ascii="Times New Roman" w:hAnsi="Times New Roman"/>
        </w:rPr>
        <w:t xml:space="preserve"> OPBE</w:t>
      </w:r>
      <w:r w:rsidR="00AE0EE7"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13679602    0.6361985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03844791    1.86336327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64134643    1.68832731    0.802643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64134643    1.68832731   -0.802643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80577503    3.30034250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6604948    3.42385776    0.790469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6604948    3.42385776   -0.790469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5058067    1.76898292    1.711891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11774406   -0.79035585    1.910292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5058067    1.76898292   -1.711891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11774406   -0.79035585   -1.910292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35765768   -1.16517951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434341   -0.5476704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6781333    0.00628133    3.360756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8239936   -0.45795317    4.613348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7284284   -1.29912009    4.666406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2470231    0.14292760    5.778748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4781106   -0.22742980    6.750345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4009502    1.23473615    5.678759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0400704    1.72590577    6.581468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3858348    1.70906735    4.438400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0890765    2.56432839    4.371677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936213    1.11556332    3.236901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6781333    0.00628133   -3.360756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8239936   -0.45795317   -4.613348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7284284   -1.29912009   -4.666406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2470231    0.14292760   -5.778748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4781106   -0.22742980   -6.750345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4009502    1.23473615   -5.678759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0400704    1.72590577   -6.581468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3858348    1.70906735   -4.438400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0890765    2.56432839   -4.371677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936213    1.11556332   -3.236901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4045454   -2.24488472    1.763489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8015871   -2.93400473    1.104914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2375688   -2.72362926    2.746627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5274374   -1.91798918    1.251966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2913259   -2.85626119    1.163318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5275115   -1.29766644    2.002842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4045454   -2.24488472   -1.763489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2375688   -2.72362926   -2.746627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0.58015871   -2.93400473   -1.104914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5274374   -1.91798918   -1.251966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5275115   -1.29766644   -2.002842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2913259   -2.85626119   -1.163318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</w:t>
      </w:r>
      <w:r w:rsidR="00522723" w:rsidRPr="00522723">
        <w:rPr>
          <w:rFonts w:ascii="Times New Roman" w:hAnsi="Times New Roman"/>
          <w:vertAlign w:val="subscript"/>
        </w:rPr>
        <w:t>2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  <w:b/>
        </w:rPr>
        <w:t xml:space="preserve"> (7t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8413602    3.02136555    8.062145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27537116    5.06593604    8.990733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6837724    3.42018527    6.885431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9814249    2.74114397    9.097367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88470658    0.93981086    7.182223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4128411    5.05397769    7.313342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60246145    5.57835583    6.743353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2737967    6.85425192    7.091280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28462013    7.58867374    8.023294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14551213    7.05705222    8.606807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69348733    5.76613015    8.267125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7033390    1.01514506    8.938830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8199432    0.46934741    9.673107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2764973   -0.86612927    9.497526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9351144   -1.64122842    8.584634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5094358   -1.10083949    7.866811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2593446    0.24567424    8.036158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2.00498274    3.70667707    6.510671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8140177    3.76885116    5.273390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8006443    4.48502113    5.534312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1099683    3.43465086    7.858123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6055206    4.36033110    6.932261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7213417    2.80312862    6.080488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7194031    4.98400141    6.028756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92882358    7.27221040    6.646209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0923068    8.59066398    8.304644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58189338    7.63673468    9.336399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2729507    1.09406020   10.379785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4552121   -1.30060232   10.070056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6788042   -2.68967619    8.439354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1141743   -1.72051399    7.168345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2543207    2.78858047    4.805016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76201790    4.35716873    4.650900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7582614    5.47291039    5.964483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1356589    4.62099428    4.598337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8986054    3.95927771    8.390107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1919464    2.58200396    7.323088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2877793    4.61628778    6.065456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3893105    5.28572187    7.447614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16820165    2.12261408    9.559091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8511966    1.18196713    9.624612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0979107    2.00716930    9.186596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19329259    2.67932866   10.879234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2071964    2.52982973   11.274771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09734112    3.68903642   10.727161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</w:t>
      </w:r>
      <w:r w:rsidR="00522723" w:rsidRPr="00522723">
        <w:rPr>
          <w:rFonts w:ascii="Times New Roman" w:hAnsi="Times New Roman"/>
          <w:vertAlign w:val="subscript"/>
        </w:rPr>
        <w:t>2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  <w:b/>
        </w:rPr>
        <w:t xml:space="preserve"> (7t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8770850    3.02145286    8.077627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0278254    5.12803076    8.987533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S       4.92080653    3.46151613    6.814744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9481322    2.71732147    9.102301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85975905    0.88016041    7.170842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6899395    5.09404805    7.268014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61991424    5.63371730    6.685801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5578696    6.90342942    7.052654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34193638    7.62008464    8.017343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20924729    7.07537234    8.613242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3741487    5.80037585    8.247786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0053807    0.99316568    8.90805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6054433    0.43597696    9.628496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056586   -0.90908524    9.471818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8080431   -1.69660523    8.603217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4813153   -1.14851519    7.899062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8880050    0.21142272    8.031990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7662943    3.73647187    6.479508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6485228    3.82897311    5.244087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5072790    4.52332616    5.514005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2860944    3.41804581    7.811211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2038328    4.36282987    6.900484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6434627    2.82655529    6.057250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7450417    5.05305481    5.949058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94914717    7.32656484    6.595945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7528841    8.61541413    8.311419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6289136    7.63899585    9.367463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3186103    1.06342031   10.311590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0890976   -1.34184057   10.030807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6247329   -2.75098508    8.470816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3565057   -1.77047361    7.226106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2020803    2.85372114    4.761826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71957789    4.43751901    4.613327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3091169    5.51224307    5.948986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8899090    4.65780121    4.574231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5276702    3.93249394    8.317263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3491596    2.56420826    7.260530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9114814    4.61469972    6.030342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7569331    5.29123696    7.422949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17312671    2.15957606    9.581636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0957347    1.21092847    9.654385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3134446    2.05293890    9.250649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14894278    2.72977512   10.901094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7360011    2.59988698   11.310308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04922620    3.73561460   10.72426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</w:t>
      </w:r>
      <w:r w:rsidR="00522723" w:rsidRPr="00522723">
        <w:rPr>
          <w:rFonts w:ascii="Times New Roman" w:hAnsi="Times New Roman"/>
          <w:vertAlign w:val="subscript"/>
        </w:rPr>
        <w:t>2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  <w:b/>
        </w:rPr>
        <w:t xml:space="preserve"> (7t)</w:t>
      </w:r>
      <w:r>
        <w:rPr>
          <w:rFonts w:ascii="Times New Roman" w:hAnsi="Times New Roman"/>
        </w:rPr>
        <w:t xml:space="preserve"> OPBE</w:t>
      </w:r>
      <w:r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18390922    2.95616456    8.228026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48144971    5.12268977    9.108629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5.05962719    3.53849766    6.702152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85958864    2.66909913    9.133204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89905099    0.76626665    7.347764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9651592    5.19499443    7.170449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6264456    5.81300837    6.510551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5482576    7.10024526    6.852316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28183401    7.75747070    7.884120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23839490    7.13892229    8.55549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1041063    5.83648161    8.226100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0.53568190    0.94698544    8.837260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0740923    0.38835048    9.418571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2527912   -0.94832373    9.217146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7814149   -1.73170556    8.431157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6812840   -1.18870514    7.871169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2333651    0.16297918    8.061885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3616430    3.73702062    6.429738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5217954    3.82069995    5.213743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3761330    4.51740360    5.499881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9211388    3.45450030    7.771157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2957508    4.39136046    6.908021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0847679    2.83150680    6.017777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08478746    5.27274063    5.721459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78034174    7.57964121    6.328640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57892576    8.76623070    8.171631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72433043    7.65917020    9.361839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4961080    1.01890645   10.031780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1930027   -1.37386532    9.670134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1011903   -2.78327389    8.260272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2855484   -1.81135785    7.269971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9484880    2.81765189    4.796718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4618577    4.39627334    4.496346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3183405    5.49646354    5.952456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1243028    4.69460496    4.543107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2892727    4.00205482    8.218974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0464353    2.62741161    7.184607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8355550    4.74084023    6.081499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3770388    5.27189447    7.484583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37897719    1.97166627    9.971677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9751850    1.10373039   10.191394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24535676    1.70254366    9.506318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60523962    2.68877606   11.182908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54728360    2.50194156   11.521526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56976834    3.67597050   10.920150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CO</w:t>
      </w:r>
      <w:r w:rsidR="00AE0EE7" w:rsidRPr="00056FF4">
        <w:rPr>
          <w:rFonts w:ascii="Times New Roman" w:hAnsi="Times New Roman"/>
          <w:b/>
        </w:rPr>
        <w:t xml:space="preserve"> (4m)</w:t>
      </w:r>
      <w:r w:rsidR="00AE0EE7">
        <w:rPr>
          <w:rFonts w:ascii="Times New Roman" w:hAnsi="Times New Roman"/>
        </w:rPr>
        <w:t xml:space="preserve"> OPBE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07297936   -0.1789090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8678592   -1.45466010    1.533126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4179792    1.03409754    1.622740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4179792    1.03409754   -1.622740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8678592   -1.45466010   -1.533126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4568811    0.16532026    3.129092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0876022    0.58310147    4.336510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0332863   -0.09539372    5.512010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5985524   -1.19484942    5.462799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0581111   -1.62038519    4.258645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347243   -0.94313673    3.058842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4568811    0.16532026   -3.129092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0876022    0.58310147   -4.336510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0332863   -0.09539372   -5.512010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5985524   -1.19484942   -5.462799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0581111   -1.62038519   -4.258645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347243   -0.94313673   -3.058842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2598102    1.1975095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2602748    2.43169858    1.707091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1.59087615    1.98085967    1.250716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2602748    2.43169858   -1.707091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9087615    1.98085967   -1.250716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8328023    1.43790847    4.353424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3758630    0.22700487    6.456471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0023506   -1.73703014    6.376713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6689849   -2.48522168    4.236598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8328023    1.43790847   -4.353424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3758630    0.22700487   -6.456471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0023506   -1.73703014   -6.376713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6689849   -2.48522168   -4.236598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3800245    0.58431117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4248489    2.80369484    2.735284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0866147    3.21347329    1.077916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2774424    1.32731413    2.010407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5597363    2.84748425    1.132816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0866147    3.21347329   -1.077916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4248489    2.80369484   -2.735284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5597363    2.84748425   -1.132816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2774424    1.32731413   -2.010407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4964911   -1.2953639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21274038   -2.08690573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CO</w:t>
      </w:r>
      <w:r w:rsidR="00AE0EE7" w:rsidRPr="00056FF4">
        <w:rPr>
          <w:rFonts w:ascii="Times New Roman" w:hAnsi="Times New Roman"/>
          <w:b/>
        </w:rPr>
        <w:t xml:space="preserve"> (4m)</w:t>
      </w:r>
      <w:r w:rsidR="00AE0EE7">
        <w:rPr>
          <w:rFonts w:ascii="Times New Roman" w:hAnsi="Times New Roman"/>
        </w:rPr>
        <w:t xml:space="preserve"> OPBE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12338032   -0.2337762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8028487   -1.40632293    1.815590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0472852    1.14005311    1.702216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0472852    1.14005311   -1.702216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8028487   -1.40632293   -1.815590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3712200    0.19944108    3.17666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7203701    0.56155443    4.312228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4342101   -0.15539607    5.495507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8727255   -1.25959743    5.529853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2909374   -1.63735325    4.402254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3303696   -0.91896021    3.191516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3712200    0.19944108   -3.17666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7203701    0.56155443   -4.312228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4342101   -0.15539607   -5.495507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8727255   -1.25959743   -5.529853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2909374   -1.63735325   -4.402254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3303696   -0.91896021   -3.191516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4135119    1.1905334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6040992    2.45006050    1.742000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0704378    1.96919660    1.258271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6040992    2.45006050   -1.742000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0704378    1.96919660   -1.258271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4199710    1.41801087    4.260708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1073765    0.13859840    6.376624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8273570   -1.83960427    6.446121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8116130   -2.50769690    4.444452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4199710    1.41801087   -4.260708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1073765    0.13859840   -6.376624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8273570   -1.83960427   -6.446121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8116130   -2.50769690   -4.444452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7643840    0.60823474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0.42655867    2.83490888    2.763899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5960600    3.24806243    1.121865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3960173    1.30333340    2.008791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8449438    2.82649867    1.138735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5960600    3.24806243   -1.121865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2655867    2.83490888   -2.763899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8449438    2.82649867   -1.138735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3960173    1.30333340   -2.008791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0726106   -1.4230417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1.94728231   -2.2372381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CO</w:t>
      </w:r>
      <w:r w:rsidR="00AE0EE7" w:rsidRPr="00056FF4">
        <w:rPr>
          <w:rFonts w:ascii="Times New Roman" w:hAnsi="Times New Roman"/>
          <w:b/>
        </w:rPr>
        <w:t xml:space="preserve"> (4m)</w:t>
      </w:r>
      <w:r w:rsidR="00AE0EE7">
        <w:rPr>
          <w:rFonts w:ascii="Times New Roman" w:hAnsi="Times New Roman"/>
        </w:rPr>
        <w:t xml:space="preserve"> OPBE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6763785   -0.2792362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86282509   -1.62284268    1.710154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9828600    1.07999732    1.843828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9828600    1.07999732   -1.843828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86282509   -1.62284268   -1.710154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6248504    0.23912620    3.317311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9022642    0.72830876    4.555893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5729773    0.06781406    5.733990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9448534   -1.10655937    5.66501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1036680   -1.60464640    4.436483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0099496   -0.94554502    3.230863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6248504    0.23912620   -3.317311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9022642    0.72830876   -4.555893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5729773    0.06781406   -5.733990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9448534   -1.10655937   -5.66501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1036680   -1.60464640   -4.436483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0099496   -0.94554502   -3.230863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2489727    1.4179325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0630271    2.51889270    1.749866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9904167    2.18733087    1.254110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0630271    2.51889270   -1.749866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9904167    2.18733087   -1.254110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9453784    1.63344475    4.592488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9353272    0.45908349    6.692557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5186075   -1.64513004    6.576377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8918087   -2.52595192    4.395801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9453784    1.63344475   -4.592488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9353272    0.45908349   -6.692557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5186075   -1.64513004   -6.576377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8918087   -2.52595192   -4.395801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0385274    0.90703415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5681850    2.98140631    2.740046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2129706    3.21951491    1.096002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0837953    1.58021640    2.008293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6823318    3.12396402    1.151913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2129706    3.21951491   -1.096002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5681850    2.98140631   -2.740046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6823318    3.12396402   -1.151913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0837953    1.58021640   -2.008293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75659435   -1.6019370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40094756   -2.5473349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CO</w:t>
      </w:r>
      <w:r w:rsidRPr="00056FF4">
        <w:rPr>
          <w:rFonts w:ascii="Times New Roman" w:hAnsi="Times New Roman"/>
          <w:b/>
        </w:rPr>
        <w:t xml:space="preserve"> (4t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8.38152837   10.14917194    1.965455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9.77430966    8.98290286    3.199168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6.73732121    8.65898129    2.430619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7.07157708   11.13393852    0.507007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9.99694670   11.68005209    1.496427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15274812   12.90731520    0.582602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76337262   14.13079152    0.246630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79042787   14.31866108    0.555332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06403578   15.10024106   -0.462754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55752267   16.04120817   -0.703725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73878757   14.88937293   -0.856023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9332595   15.65767744   -1.400788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11813092   13.68446385   -0.540313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08882772   13.49608733   -0.840763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2725754   12.70678295    0.158806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5394574    7.57345937    3.590699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1061364    6.53885381    4.194116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66458368    6.40554719    3.922880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29705898    5.69374452    5.127085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9860184    4.90222342    5.576955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63640342    5.85192248    5.501003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08796941    5.19419167    6.241222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38768324    6.86695006    4.918037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43116732    7.00916697    5.195521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80337418    7.70028516    3.961888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5706344   11.11553585    3.261929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7.49575445   11.78364330    4.153798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9.05534828    9.01371632    0.355093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78436297    9.63256001   -0.009451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10.64179363    8.04371484    1.895452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06184024    7.13648596    2.337225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46835155    8.69562100    1.588953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69687251    7.75734687    0.758734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91568147    7.05769941    1.070558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24378090    7.30805105   -0.082402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9777538   10.22753939   -1.040530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24803547   10.82965367   -1.560766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59670135   10.16459058   -1.656878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02902012    8.86486723   -0.681236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23742652    8.22351763   -0.282421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3959234    8.38582053   -1.581367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CO</w:t>
      </w:r>
      <w:r w:rsidRPr="00056FF4">
        <w:rPr>
          <w:rFonts w:ascii="Times New Roman" w:hAnsi="Times New Roman"/>
          <w:b/>
        </w:rPr>
        <w:t xml:space="preserve"> (4t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8.31802975   10.20153138    2.002553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9.94841162    8.81377199    3.333045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6.73218396    8.82886148    2.858644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6.98851371   11.19068167    0.202462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9.95656095   11.70970189    1.467479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09686065   12.95382935    0.587220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69575277   14.21465341    0.403229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66674645   14.40829471    0.855503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06539048   15.21083699   -0.331957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55480852   16.17669766   -0.451758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1172883   14.98564297   -0.904336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1324651   15.76708536   -1.475002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7.19695081   13.74990826   -0.731859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21810255   13.55953357   -1.168161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3193917   12.73411443   -0.009692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52382836    7.54212413    3.740057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5064960    6.49389015    4.276956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67802848    6.47841595    4.091653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33661127    5.48480947    5.030257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71313887    4.68405157    5.426195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70894885    5.49756052    5.290089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16762329    4.71708917    5.894328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48853701    6.52760192    4.773813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55855616    6.55486248    4.973170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91032144    7.53437486    3.994988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71566411   11.36757716    3.124391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7.30838549   12.16514040    3.879609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9.01512869    8.94138837    0.422767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75792845    9.54417312    0.062246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10.66707613    7.94239010    1.908173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12532510    7.01259287    2.254900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46886539    8.60130203    1.554132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64198254    7.68247835    0.831010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86305903    7.00409745    1.192155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13706860    7.19985705   -0.024872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62567487   10.16018677   -1.170313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7932033   10.68676787   -1.607783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84124845   10.07075687   -1.927556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02621442    8.79867403   -0.651566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6105249    8.25523440   -0.258308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3749998    8.21627531   -1.488885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CO</w:t>
      </w:r>
      <w:r w:rsidRPr="00056FF4">
        <w:rPr>
          <w:rFonts w:ascii="Times New Roman" w:hAnsi="Times New Roman"/>
          <w:b/>
        </w:rPr>
        <w:t xml:space="preserve"> (4t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8.45703085   10.13760201    1.944959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9.94572552    8.60704149    3.194067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6.67137938    8.63772266    2.611072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7.12394340   11.13380993    0.137921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10.05531177   11.92714294    1.412079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04696029   13.09166097    0.586609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48676268   14.42460449    0.461278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44452534   14.70233311    0.897281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72525598   15.38283918   -0.196986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09943615   16.40331517   -0.270664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8736170   15.04962050   -0.749257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88506644   15.79917837   -1.259315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2610699   13.74189493   -0.639205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06188678   13.46382445   -1.060437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79107293   12.76965186    0.013220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1894384    7.57609414    3.780078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60348329    6.70187586    4.527697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52719974    6.72850724    4.368222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14065852    5.81037889    5.446978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47590818    5.14701605    5.998934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51838736    5.76669531    5.670095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94507462    5.07560358    6.394590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34495006    6.63003476    4.959843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41973180    6.62117686    5.132549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81290096    7.51846092    4.018920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7.88689634   11.31623056    3.398680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7.51748564   12.05954097    4.205252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9.20065718    8.84235073    0.206560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03416532    9.34132413   -0.104534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10.56919474    7.60609637    1.806710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84324876    6.61804836    2.186396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49467971    8.11853786    1.515564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60577305    7.50844677    0.644996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70741318    6.95591534    0.938281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09494980    6.94369822   -0.164867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8471349   10.26508504   -1.284316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77093668   10.83513594   -1.578937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6783971   10.27063611   -2.110670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24493661    8.84685033   -0.899260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5343117    8.29182118   -0.586462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64770135    8.34368373   -1.792130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P</w:t>
      </w:r>
      <w:r w:rsidRPr="00522723">
        <w:rPr>
          <w:rFonts w:ascii="Times New Roman" w:hAnsi="Times New Roman"/>
        </w:rPr>
        <w:t>Me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  <w:b/>
        </w:rPr>
        <w:t xml:space="preserve"> (5m)</w:t>
      </w:r>
      <w:r w:rsidR="00AE0EE7">
        <w:rPr>
          <w:rFonts w:ascii="Times New Roman" w:hAnsi="Times New Roman"/>
        </w:rPr>
        <w:t xml:space="preserve"> OPBE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18277200    0.0616576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42724184    1.14557720   -1.527411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1702692   -1.00155684   -1.617321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1702692   -1.00155684    1.617321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42724184    1.14557720    1.527411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3534946   -0.28302198   -3.150309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9991703   -0.65807583   -4.370283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2446503   -0.10265721   -5.555301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1124491    0.83788073   -5.502459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6178187    1.22280638   -4.28685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9138828    0.67281924   -3.076632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3534946   -0.28302198    3.150309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9991703   -0.65807583    4.370283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2446503   -0.10265721    5.555301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1124491    0.83788073    5.502459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6178187    1.22280638    4.28685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9138828    0.67281924    3.076632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7058537   -1.5284480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0587831   -2.57702123   -1.690212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2322295   -2.32277009   -1.243568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0587831   -2.57702123    1.690212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2322295   -2.32277009    1.243568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0678851   -1.38997136   -4.392874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5943920   -0.39474665   -6.509567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8908012    1.28232400   -6.423054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6159518    1.96206911   -4.262484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0678851   -1.38997136    4.392874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5943920   -0.39474665    6.509567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8908012    1.28232400    6.423054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6159518    1.96206911    4.262484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6119439   -1.03757476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6384153   -2.96065780   -2.713365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3503715   -3.27779849   -1.0482646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4031697   -1.73993638   -2.010989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6491260   -3.27179339   -1.122183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3503715   -3.27779849    1.0482646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6384153   -2.96065780    2.713365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2.06491260   -3.27179339    1.122183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4031697   -1.73993638    2.010989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-1.25959214    1.7259153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6370427    1.81940610   -1.391523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3646381    1.90982503   -2.346795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08565106    0.91766796   -1.413265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1058218    2.69436047   -1.257152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6370427    1.81940610    1.391523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08565106    0.91766796    1.413265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3646381    1.90982503    2.346795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1058218    2.69436047    1.257152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9931916    3.4547675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5338796    3.98609853   -0.889713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5338796    3.98609853    0.889713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9297041    3.4460091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P</w:t>
      </w:r>
      <w:r w:rsidRPr="00522723">
        <w:rPr>
          <w:rFonts w:ascii="Times New Roman" w:hAnsi="Times New Roman"/>
        </w:rPr>
        <w:t>Me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  <w:b/>
        </w:rPr>
        <w:t xml:space="preserve"> (5m)</w:t>
      </w:r>
      <w:r w:rsidR="00AE0EE7">
        <w:rPr>
          <w:rFonts w:ascii="Times New Roman" w:hAnsi="Times New Roman"/>
        </w:rPr>
        <w:t xml:space="preserve"> OPBE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24733374    0.1085189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40388978    1.20243676   -1.687838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6026440   -1.10544916   -1.742972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6026440   -1.10544916    1.742972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40388978    1.20243676    1.687838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6311063   -0.36417555   -3.249783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1242149   -0.77478323   -4.468023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8495846   -0.20985053   -5.665820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9437876    0.78781422   -5.633148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3059672    1.21137298   -4.424215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2048488    0.64891895   -3.196603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6311063   -0.36417555    3.249783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1242149   -0.77478323    4.468023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8495846   -0.20985053    5.665820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9437876    0.78781422    5.633148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3059672    1.21137298    4.424215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2048488    0.64891895    3.196603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1660474   -1.49948723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6623733   -2.60469138   -1.695846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7260418   -2.29052573   -1.244843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6623733   -2.60469138    1.695846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7260418   -2.29052573    1.244843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7834735   -1.54971462   -4.474316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1311471   -0.53960945   -6.610909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3816776    1.24594466   -6.560383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8589034    1.99644976   -4.415177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7834735   -1.54971462    4.474316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1311471   -0.53960945    6.610909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3816776    1.24594466    6.560383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8589034    1.99644976    4.415177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0891347   -1.01119369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7177517   -3.05603195   -2.692716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5796354   -3.29454907   -1.029126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6772200   -1.69216861   -2.014638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4374572   -3.22379066   -1.129185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5796354   -3.29454907    1.029126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7177517   -3.05603195    2.692716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4374572   -3.22379066    1.129185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2.06772200   -1.69216861    2.014638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-1.17751939    1.86958904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36366914    1.94145025   -1.400307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2676802    1.99981850   -2.352219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9960207    1.04981834   -1.398475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9520990    2.83082628   -1.288289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36366914    1.94145025    1.400307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9960207    1.04981834    1.398475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2676802    1.99981850    2.352219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9520990    2.83082628    1.288289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7154191    3.5733757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1240191    4.11146486   -0.890984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1240191    4.11146486    0.890984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2015128    3.5335540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P</w:t>
      </w:r>
      <w:r w:rsidRPr="00522723">
        <w:rPr>
          <w:rFonts w:ascii="Times New Roman" w:hAnsi="Times New Roman"/>
        </w:rPr>
        <w:t>Me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  <w:b/>
        </w:rPr>
        <w:t xml:space="preserve"> (5m)</w:t>
      </w:r>
      <w:r w:rsidR="00AE0EE7">
        <w:rPr>
          <w:rFonts w:ascii="Times New Roman" w:hAnsi="Times New Roman"/>
        </w:rPr>
        <w:t xml:space="preserve"> OPBE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27937119    0.2183687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3049385    1.23783925   -1.693350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5970189   -0.99166758   -1.907942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5970189   -0.99166758    1.907942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3049385    1.23783925    1.693350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5484023   -0.34061711   -3.357048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8752518   -0.77704493   -4.614003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8312845   -0.27224000   -5.777809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8499963    0.69560138   -5.678059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0789163    1.14331549   -4.432578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5460401    0.64037803   -3.237302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5484023   -0.34061711    3.357048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8752518   -0.77704493    4.614003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8312845   -0.27224000    5.777809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8499963    0.69560138    5.678059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0789163    1.14331549    4.432578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5460401    0.64037803    3.237302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46537753   -1.8326313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1255124   -2.63625627   -1.759649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1152189   -2.59282829   -1.243804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1255124   -2.63625627    1.759649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1152189   -2.59282829    1.243804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8024275   -1.52124383   -4.676898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5795380   -0.62330095   -6.750259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3764515    1.10972491   -6.578579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8716228    1.90143440   -4.368633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8024275   -1.52124383    4.676898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5795380   -0.62330095    6.750259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3764515    1.10972491    6.578579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8716228    1.90143440    4.368633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0575090   -1.4507685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193049   -3.12812759   -2.736333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8744115   -3.18461884   -1.095571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4326533   -2.11372973   -1.997669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7466554   -3.62645909   -1.127915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8744115   -3.18461884    1.095571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193049   -3.12812759    2.736333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7466554   -3.62645909    1.127915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4326533   -2.11372973    1.997669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P      -1.76372343    1.9596216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94509946    1.93841912   -1.408429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40468884    2.06619691   -2.352360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46795569    0.97588064   -1.432200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68069500    2.74482387   -1.304408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94509946    1.93841912    1.408429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46795569    0.97588064    1.432200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40468884    2.06619691    2.352360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68069500    2.74482387    1.304408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7637743    3.71159842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4587491    4.23222734   -0.889578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4587491    4.23222734    0.889578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8249344    3.7396935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P</w:t>
      </w:r>
      <w:r w:rsidR="00522723" w:rsidRPr="00522723">
        <w:rPr>
          <w:rFonts w:ascii="Times New Roman" w:hAnsi="Times New Roman"/>
        </w:rPr>
        <w:t>Me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  <w:b/>
        </w:rPr>
        <w:t xml:space="preserve"> (5t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11637033    3.00174313    8.073936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2314898    5.05144611    8.983126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4969040    3.40914240    6.823623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22115111    2.73105309    9.089276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84811344    0.96472346    7.133045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 4.29565135    2.21006750    9.766267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0148426    0.41618626    9.839599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98020563    2.89895679   10.040208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58183305    2.45339643   11.445069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3850169    5.03887921    7.252503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8796675    5.55956051    6.655716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2810940    6.83590746    6.993267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31033867    7.57682282    7.941480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17993193    7.04980249    8.550542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1604775    5.75866028    8.220503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7864252    1.01113813    8.921137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6310269    0.46149283    9.668858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1956284   -0.87209469    9.482293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7413667   -1.63792000    8.537608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1793298   -1.09133441    7.800986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0682057    0.25111524    7.987101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7284898    3.74615211    6.507388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2516081    3.79922118    5.239742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3862614    4.52621123    5.529348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1242244    3.46229931    7.894361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4561233    4.39840487    6.968497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1335104    2.86372470    6.057915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27614059    0.20702366   10.749932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29516028    0.13529528    8.963524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8575044   -0.18266828    9.840900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41146127    2.45997040   10.947774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92574482    3.98590221   10.153887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3004534    2.66067833    9.190862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9092368    2.10398969   12.204843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4703562    1.89190497   11.549255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37361344    3.51667122   11.604618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3436449    4.96692327    5.922571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91971539    7.24931660    6.524938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4529041    8.57733189    8.214601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3998910    7.63641876    9.292939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0.79538463    1.07830395   10.392148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2687247   -1.31017884   10.066701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9633005   -2.68232010    8.382872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5422819   -1.70805451    7.080672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4836058    2.82923081    4.760209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70586955    4.37921426    4.610896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4296370    5.51130220    5.959744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436617    4.67034482    4.602398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6754461    3.97874297    8.461586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3765128    2.62712320    7.349983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9174399    4.66542612    6.125082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3101032    5.31855415    7.486617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P</w:t>
      </w:r>
      <w:r w:rsidR="00522723" w:rsidRPr="00522723">
        <w:rPr>
          <w:rFonts w:ascii="Times New Roman" w:hAnsi="Times New Roman"/>
        </w:rPr>
        <w:t>Me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  <w:b/>
        </w:rPr>
        <w:t xml:space="preserve"> (5t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13494339    2.98880368    8.065447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5987812    5.00564529    8.993689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0514532    3.47533612    6.693352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4923540    2.77757676    9.015897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88861879    0.93852495    7.187698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 4.46995440    2.05137942   10.019081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5149331    0.24986215   10.099243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15757261    2.73981256   10.297507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73502245    2.30782929   11.690619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0623352    5.08959820    7.167756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1313315    5.65721065    6.536996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6093088    6.91770980    6.924878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30215495    7.59143763    7.957172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20866149    7.01762693    8.595365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4000043    5.74827465    8.210678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0951662    1.05536359    8.859143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7973706    0.52779557    9.552885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0905571   -0.81834563    9.407600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6093635   -1.62369096    8.563776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4988046   -1.09753108    7.876917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0361640    0.25694783    8.019020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0482462    3.84484049    6.262615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94440836    3.91506866    5.137533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64083842    4.64631806    5.390089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4373756    3.50583790    7.797628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3636157    4.47067567    6.846281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3191257    2.99180412    5.780594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41922218    0.00719734   11.006160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43710837   -0.03658308    9.218621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2003499   -0.32569272   10.088797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1061872    2.32015119   11.204474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09750676    3.82893818   10.394839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79601861    2.50393762    9.438027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40476929    1.94320236   12.479651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77947492    1.77522880   11.758954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54487054    3.37589631   11.845282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02065382    5.11613062    5.739405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82068410    7.36674421    6.430513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4766377    8.57606186    8.270926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70585632    7.55223671    9.400170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6926751    1.17096236   10.205051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1.55499952   -1.23533412    9.951469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8505963   -2.67874550    8.44619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4545094   -1.74038036    7.229898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7091443    2.95137762    4.643550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2855146    4.49713929    4.513385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3616833    5.60618791    5.880400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590502    4.86483704    4.418246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3646466    4.00703384    8.361782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8147245    2.66222512    7.255547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1220092    4.78357711    6.097741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6169551    5.36944036    7.380961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P</w:t>
      </w:r>
      <w:r w:rsidR="00522723" w:rsidRPr="00522723">
        <w:rPr>
          <w:rFonts w:ascii="Times New Roman" w:hAnsi="Times New Roman"/>
        </w:rPr>
        <w:t>Me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  <w:b/>
        </w:rPr>
        <w:t xml:space="preserve"> (5t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17041044    2.97332049    8.058719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47471805    5.13120899    9.038137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99127918    3.62310252    6.569307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84325612    2.73114887    9.016235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73248822    0.80225758    7.117489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 4.54237865    1.94468511   10.108582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5980510    0.13718444   10.202444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23810280    2.61542786   10.325026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79009234    2.27634642   11.750911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8780038    5.24117150    7.117127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7345354    5.85324119    6.483463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0458589    7.11560992    6.877225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34671855    7.75589693    7.930233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27969878    7.14300013    8.574222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1660783    5.86607903    8.192277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5031365    0.98850045    8.849739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0872031    0.43409309    9.577845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8951552   -0.92613797    9.504181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0737938   -1.73697405    8.691888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6762621   -1.19488805    7.977037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8039801    0.18021343    8.03369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9941559    3.83684409    6.322500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99959255    4.01891176    5.095818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68206768    4.68362400    5.430011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2794924    3.43018037    7.623099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6095032    4.43098737    6.806601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7412896    2.97091379    5.833848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41400502   -0.11664972   11.114349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44054432   -0.17452160    9.327086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0778295   -0.40358391   10.191529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70360363    2.20962670   11.231151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19265653    3.70692102   10.395551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85068580    2.34634811    9.456885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43418889    1.90442742   12.556800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1419477    1.78213350   11.815291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4227144    3.35497476   11.871518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07811295    5.33440036    5.669460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84571365    7.58891557    6.373655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7141483    8.74380153    8.256075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78102330    7.65476692    9.396050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1721806    1.08449744   10.204237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1677620   -1.34654443   10.073361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0.19379582   -2.80575969    8.621434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8574757   -1.84337783    7.357865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5079638    3.05111007    4.602267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0113744    4.64464374    4.430420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5972836    5.64193172    5.929341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4764840    4.89462231    4.489138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2092420    3.90238322    8.043130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4133806    2.57976449    7.010416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1299977    4.77087845    5.981940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1479083    5.30960417    7.409686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H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</w:rPr>
        <w:t xml:space="preserve"> </w:t>
      </w:r>
      <w:r w:rsidR="00AE0EE7" w:rsidRPr="00056FF4">
        <w:rPr>
          <w:rFonts w:ascii="Times New Roman" w:hAnsi="Times New Roman"/>
          <w:b/>
        </w:rPr>
        <w:t xml:space="preserve"> (6m)</w:t>
      </w:r>
      <w:r w:rsidR="00AE0EE7">
        <w:rPr>
          <w:rFonts w:ascii="Times New Roman" w:hAnsi="Times New Roman"/>
        </w:rPr>
        <w:t xml:space="preserve"> OPBE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24378984   -0.4199466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53677041   -1.87324460    1.535381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2492616    0.87791299    1.606082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2492616    0.87791299   -1.606082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53677041   -1.87324460   -1.535381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764692   -0.01536149    3.136882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5709050    0.49838178    4.343449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6626601   -0.21203127    5.525607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0143524   -1.44329337    5.481966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6579388   -1.95927559    4.27955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1824762   -1.25586514    3.071483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7764692   -0.01536149   -3.136882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5709050    0.49838178   -4.343449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6626601   -0.21203127   -5.525607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0143524   -1.44329337   -5.481966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6579388   -1.95927559   -4.27955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1824762   -1.25586514   -3.071483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0015717    0.6238978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4783636    2.08008940    1.708201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1040194    1.39637229    1.247180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4783636    2.08008940   -1.708201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1040194    1.39637229   -1.247180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01541706   -1.40756385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7521853    1.45691281    4.356509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3738966    0.18534274    6.468772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226440   -2.01171970    6.399749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7531166   -2.92199241    4.264255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7521853    1.45691281   -4.356509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3738966    0.18534274   -6.468772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226440   -2.01171970   -6.399749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7531166   -2.92199241   -4.264255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0993521   -0.10589948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3255075    2.43975583    2.737223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5560563    2.92553843    1.078554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2649697    0.67836660    2.009308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2119409    2.12709516    1.117058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5560563    2.92553843   -1.078554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3255075    2.43975583   -2.737223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2119409    2.12709516   -1.117058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2649697    0.67836660   -2.009308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8320202   -2.01484502    0.813366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8320202   -2.01484502   -0.813366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4389590   -0.81793763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H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</w:rPr>
        <w:t xml:space="preserve"> </w:t>
      </w:r>
      <w:r w:rsidR="00AE0EE7" w:rsidRPr="00056FF4">
        <w:rPr>
          <w:rFonts w:ascii="Times New Roman" w:hAnsi="Times New Roman"/>
          <w:b/>
        </w:rPr>
        <w:t xml:space="preserve"> (6m)</w:t>
      </w:r>
      <w:r w:rsidR="00AE0EE7">
        <w:rPr>
          <w:rFonts w:ascii="Times New Roman" w:hAnsi="Times New Roman"/>
        </w:rPr>
        <w:t xml:space="preserve"> OPBE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49286458   -0.57306403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22390971   -2.05458253    1.522976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9909109    0.77756194    1.697316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9909109    0.77756194   -1.697316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22390971   -2.05458253   -1.522976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3369738   -0.10685570    3.203950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7982057    0.43224044    4.444980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3135968   -0.28927104    5.609011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5076016   -1.55824813    5.517631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8008463   -2.10025476    4.281124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5911937   -1.38301162    3.093813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3369738   -0.10685570   -3.203950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7982057    0.43224044   -4.444980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3135968   -0.28927104   -5.609011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5076016   -1.55824813   -5.517631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8008463   -2.10025476   -4.281124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5911937   -1.38301162   -3.093813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41998153    0.8790126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4205075    2.11232688    1.730903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9805158    1.63349714    1.248345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4205075    2.11232688   -1.730903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9805158    1.63349714   -1.248345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78787349   -1.32145507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4282156    1.41656886    4.499250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9703206    0.13052792    6.577693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5956948   -2.13492275    6.422045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2536929   -3.09252189    4.224305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4282156    1.41656886   -4.499250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9703206    0.13052792   -6.577693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5956948   -2.13492275   -6.422045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2536929   -3.09252189   -4.224305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577801    0.19291686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9589030    2.50365081    2.750936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7741535    2.90186727    1.100192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2654015    0.96799484    2.004164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887370    2.50403552    1.164202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7741535    2.90186727   -1.100192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9589030    2.50365081   -2.750936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887370    2.50403552   -1.164202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2654015    0.96799484   -2.004164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8055804   -1.90143598    0.812039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8055804   -1.90143598   -0.812039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49846011   -0.5936575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H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</w:rPr>
        <w:t xml:space="preserve"> </w:t>
      </w:r>
      <w:r w:rsidR="00AE0EE7" w:rsidRPr="00056FF4">
        <w:rPr>
          <w:rFonts w:ascii="Times New Roman" w:hAnsi="Times New Roman"/>
          <w:b/>
        </w:rPr>
        <w:t xml:space="preserve"> (6m)</w:t>
      </w:r>
      <w:r w:rsidR="00AE0EE7">
        <w:rPr>
          <w:rFonts w:ascii="Times New Roman" w:hAnsi="Times New Roman"/>
        </w:rPr>
        <w:t xml:space="preserve"> OPBE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37904649   -0.6265532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38634331   -2.04916640    1.712123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1025070    0.92330582    1.905638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1025070    0.92330582   -1.905638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38634331   -2.04916640   -1.712123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3946181    0.00943576    3.358898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81050057    0.57278992    4.61104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0694545   -0.11433351    5.781418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5898792   -1.38787052    5.691525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798208   -1.95768012    4.451125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3168608   -1.27885049    3.248676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3946181    0.00943576   -3.358898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1050057    0.57278992   -4.61104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0694545   -0.11433351   -5.781418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5898792   -1.38787052   -5.691525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798208   -1.95768012   -4.451125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3168608   -1.27885049   -3.248676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46656288    0.8260282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0897548    2.16021213    1.768587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1194957    1.58685757    1.246391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0897548    2.16021213   -1.768587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1194957    1.58685757   -1.246391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56028494   -1.25695578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6510669    1.56108294    4.663306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1773792    0.33580742    6.750023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9537404   -1.94592550    6.597043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5547196   -2.95338902    4.396625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6510669    1.56108294   -4.663306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1773792    0.33580742   -6.750023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9537404   -1.94592550   -6.597043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5547196   -2.95338902   -4.396625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9809487    0.12154249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5880990    2.62130808    2.749477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0662816    2.93017561    1.111404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2112953    0.90436074    1.997278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3500943    2.40946255    1.129201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0662816    2.93017561   -1.111404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5880990    2.62130808   -2.749477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3500943    2.40946255   -1.129201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2112953    0.90436074   -1.997278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78014592   -1.82594568    0.8128056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78014592   -1.82594568   -0.8128056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22346680   -0.4864752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H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 </w:t>
      </w:r>
      <w:r w:rsidRPr="00056FF4">
        <w:rPr>
          <w:rFonts w:ascii="Times New Roman" w:hAnsi="Times New Roman"/>
          <w:b/>
        </w:rPr>
        <w:t xml:space="preserve"> (6t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9295952    3.03425101    8.039287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2040996    5.06688221    8.987917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4982799    3.43765077    6.818285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21923814    2.73710476    9.087430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90870794    0.94291131    7.189381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5734993    5.05362685    7.276103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61133628    5.57453147    6.687008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6816018    6.83752516    7.051283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36489420    7.56348596    8.021381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22874747    7.03727528    8.621221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4487415    5.76096114    8.262661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0015728    1.00651100    8.944666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5183175    0.46055460    9.681004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7860452   -0.88496640    9.530128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5949032   -1.67030353    8.637651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1310656   -1.12730312    7.911903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1.56759023    0.22931261    8.057170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7836142    3.73112453    6.510416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3106114    3.83588998    5.234903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3216118    4.53615288    5.535318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0302107    3.44573871    7.889749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3619933    4.37654244    6.957725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2124267    2.85833609    6.040963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4639322    4.99312548    5.936741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96218662    7.25119889    6.587847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71282666    8.55345647    8.315737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9606125    7.61595547    9.375063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1674698    1.09052900   10.367091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9647124   -1.31739364   10.103857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8600189   -2.72462517    8.511680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8008612   -1.75650915    7.226700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7227780    2.86960069    4.741294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70196369    4.43780582    4.616525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2074355    5.51890859    5.978880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4875279    4.68034045    4.614280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8301352    3.96359210    8.446921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3837043    2.60093846    7.352952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8997072    4.62718936    6.103561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1061900    5.30498869    7.466837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18513691    2.25837609    9.577106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9844329    2.48870631   10.488130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3069114    1.24369036    9.518491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4496231    2.59151593    9.596648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H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 </w:t>
      </w:r>
      <w:r w:rsidRPr="00056FF4">
        <w:rPr>
          <w:rFonts w:ascii="Times New Roman" w:hAnsi="Times New Roman"/>
          <w:b/>
        </w:rPr>
        <w:t xml:space="preserve"> (6t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10842790    3.01849317    8.022529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5831757    5.01440264    9.027437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3342932    3.48227470    6.74130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8537873    2.76138817    9.034902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92351168    0.89766771    7.223316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4500793    5.08735555    7.242021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7297834    5.64232278    6.637459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2462794    6.89784713    7.036169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34954542    7.57719218    8.05373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23744662    7.01334906    8.668966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6346044    5.74877737    8.274389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6412613    1.02925504    8.926179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0803831    0.50876212    9.650953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3014638   -0.84191941    9.536776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3075017   -1.65709157    8.694717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0473445   -1.13740299    7.979255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5274840    0.22184169    8.088903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5681258    3.81562250    6.300807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99500829    3.93592724    5.176043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67783638    4.64082308    5.426662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1793540    3.43990189    7.795080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5278141    4.41616512    6.851040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0661388    2.95958304    5.809331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09073012    5.09754433    5.849077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89808738    7.33971278    6.559808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9656504    8.55908162    8.374164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72233173    7.55380731    9.461963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0.89136838    1.16098948   10.299508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6452555   -1.25402731   10.101663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1089703   -2.71537145    8.599951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9202436   -1.78869424    7.333210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4241474    2.97660985    4.666896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7896777    4.53767374    4.571081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4968828    5.60319594    5.920396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9324231    4.84598299    4.457931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3447442    3.91911475    8.343729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1603227    2.57694080    7.253063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8039102    4.69559293    6.076192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4030034    5.32943773    7.382190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42334288    2.03909139    9.882380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07218826    2.30787904   10.797645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41059870    1.02326634    9.856871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40323573    2.31026404    9.873159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H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 </w:t>
      </w:r>
      <w:r w:rsidRPr="00056FF4">
        <w:rPr>
          <w:rFonts w:ascii="Times New Roman" w:hAnsi="Times New Roman"/>
          <w:b/>
        </w:rPr>
        <w:t xml:space="preserve"> (6t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21978426    2.95580419    8.173234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55027397    5.13046815    9.127832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5.06017806    3.58841231    6.651163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1426165    2.66675488    9.116775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84349267    0.73881505    7.247736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3404729    5.22468181    7.165638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9592981    5.84380384    6.498167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1484663    7.11956287    6.859344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37143483    7.76724196    7.916585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32926099    7.14845648    8.594753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7670173    5.85831335    8.245146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9458885    0.93270718    8.898156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0227441    0.38292747    9.57157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0993012   -0.96786519    9.450556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0111445   -1.77481128    8.646642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637906   -1.23782549    7.986219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3804870    0.12789526    8.092614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5488553    3.77722116    6.430262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4604691    3.94022045    5.181308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2996933    4.60742671    5.513981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6820513    3.41184173    7.753943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2734249    4.39182455    6.919390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1558682    2.90784644    5.953548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09054438    5.31895791    5.681932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83506131    7.59798144    6.3269336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8619846    8.76628944    8.217148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83987258    7.66713750    9.417816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2039471    1.03006468   10.191816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6741581   -1.38394085    9.976472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2316251   -2.83621172    8.538358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2148662   -1.88289520    7.370323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9620084    2.95942905    4.714276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3592184    4.55166360    4.492632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0950012    5.57611371    5.992422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8588675    4.79863432    4.574514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3463339    3.90933026    8.199534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2569717    2.57446266    7.147673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0.07673864    4.73020853    6.09628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9856752    5.27377146    7.509742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36286109    2.01149004    9.880337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9115959    2.27068370   10.790118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35284959    0.99654712    9.833861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33938415    2.29414424    9.888660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</w:t>
      </w:r>
      <w:r w:rsidRPr="00522723">
        <w:rPr>
          <w:rFonts w:ascii="Times New Roman" w:hAnsi="Times New Roman"/>
          <w:vertAlign w:val="subscript"/>
        </w:rPr>
        <w:t>2</w:t>
      </w:r>
      <w:r w:rsidRPr="00522723">
        <w:rPr>
          <w:rFonts w:ascii="Times New Roman" w:hAnsi="Times New Roman"/>
        </w:rPr>
        <w:t>H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  <w:b/>
        </w:rPr>
        <w:t xml:space="preserve"> (7m)</w:t>
      </w:r>
      <w:r w:rsidR="00AE0EE7">
        <w:rPr>
          <w:rFonts w:ascii="Times New Roman" w:hAnsi="Times New Roman"/>
        </w:rPr>
        <w:t xml:space="preserve"> OPBE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09804120    0.4105955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65164792    1.75218736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26033775    1.58448845    0.797913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26033775    1.58448845   -0.797913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43459158    3.18594496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9685521    3.31567647    0.791951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9685521    3.31567647   -0.791951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9121566    1.64450085    1.539622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2843852   -0.72122890    1.612410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9121566    1.64450085   -1.539622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2843852   -0.72122890   -1.612410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38558977   -0.99452884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3347407   -0.4313440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6461678    0.07423034    3.147957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1296929   -0.34790017    4.360403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3088819   -1.16748143    4.375261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3821549    0.27733439    5.546699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6182294   -0.04946114    6.494787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8530200    1.32832644    5.502442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8420618    1.82713844    6.424139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2040497    1.75666579    4.294049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3344750    2.58013121    4.277919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5307129    1.13702463    3.082078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6461678    0.07423034   -3.147957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1296929   -0.34790017   -4.360403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3088819   -1.16748143   -4.375261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3821549    0.27733439   -5.546699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6182294   -0.04946114   -6.494787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8530200    1.32832644   -5.502442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8420618    1.82713844   -6.424139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2040497    1.75666579   -4.294049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3344750    2.58013121   -4.277919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5307129    1.13702463   -3.082078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4541770   -2.19561250    1.699693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2338784   -2.95222642    1.064535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4729839   -2.57172576    2.726186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2648723   -1.79664831    1.244889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6163487   -2.68396848    1.113147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8742919   -1.16610980    2.010377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4541770   -2.19561250   -1.699693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4729839   -2.57172576   -2.726186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2338784   -2.95222642   -1.064535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2648723   -1.79664831   -1.244889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8742919   -1.16610980   -2.010377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6163487   -2.68396848   -1.113147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</w:t>
      </w:r>
      <w:r w:rsidRPr="00522723">
        <w:rPr>
          <w:rFonts w:ascii="Times New Roman" w:hAnsi="Times New Roman"/>
          <w:vertAlign w:val="subscript"/>
        </w:rPr>
        <w:t>2</w:t>
      </w:r>
      <w:r w:rsidRPr="00522723">
        <w:rPr>
          <w:rFonts w:ascii="Times New Roman" w:hAnsi="Times New Roman"/>
        </w:rPr>
        <w:t>H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  <w:b/>
        </w:rPr>
        <w:t xml:space="preserve"> (7m)</w:t>
      </w:r>
      <w:r w:rsidR="00AE0EE7">
        <w:rPr>
          <w:rFonts w:ascii="Times New Roman" w:hAnsi="Times New Roman"/>
        </w:rPr>
        <w:t xml:space="preserve"> OPBE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08373595    0.4829112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26494636    1.76140034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5459428    1.53015094    0.798331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5459428    1.53015094   -0.798331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17820892    3.21487402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6124539    3.41316150    0.789832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6124539    3.41316150   -0.789832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4223925    1.76865748    1.516682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1495138   -0.65704658    1.703217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4223925    1.76865748   -1.516682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1495138   -0.65704658   -1.703217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38538286   -1.3973597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8782216   -0.9359028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1310698    0.08837313    3.209946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3978630   -0.37469612    4.456341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2293825   -1.22072724    4.518477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8773611    0.24473389    5.618196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1323145   -0.11868123    6.591329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7459473    1.34125212    5.519239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2771365    1.83831466    6.422208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8533206    1.81163249    4.277690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5419622    2.66887952    4.215339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4701666    1.19113406    3.092615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1310698    0.08837313   -3.209946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3978630   -0.37469612   -4.456341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2293825   -1.22072724   -4.518477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8773611    0.24473389   -5.618196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1323145   -0.11868123   -6.591329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7459473    1.34125212   -5.519239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2771365    1.83831466   -6.422208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8533206    1.81163249   -4.277690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5419622    2.66887952   -4.215339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4701666    1.19113406   -3.092615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6799631   -2.27042070    1.727416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7835623   -2.92112668    1.094422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1452158   -2.66777248    2.745513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6501197   -2.15246074    1.245620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9129017   -3.16470855    1.156005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4928239   -1.62331577    2.005004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6799631   -2.27042070   -1.727416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1452158   -2.66777248   -2.745513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7835623   -2.92112668   -1.094422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6501197   -2.15246074   -1.245620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4928239   -1.62331577   -2.005004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9129017   -3.16470855   -1.156005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</w:t>
      </w:r>
      <w:r w:rsidRPr="00522723">
        <w:rPr>
          <w:rFonts w:ascii="Times New Roman" w:hAnsi="Times New Roman"/>
          <w:vertAlign w:val="subscript"/>
        </w:rPr>
        <w:t>2</w:t>
      </w:r>
      <w:r w:rsidRPr="00522723">
        <w:rPr>
          <w:rFonts w:ascii="Times New Roman" w:hAnsi="Times New Roman"/>
        </w:rPr>
        <w:t>H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  <w:b/>
        </w:rPr>
        <w:t xml:space="preserve"> (7m)</w:t>
      </w:r>
      <w:r w:rsidR="00AE0EE7">
        <w:rPr>
          <w:rFonts w:ascii="Times New Roman" w:hAnsi="Times New Roman"/>
        </w:rPr>
        <w:t xml:space="preserve"> OPBE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11255706    0.6043855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06835119    1.75691345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65160083    1.51727712    0.799802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65160083    1.51727712   -0.799802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8377861    3.20705067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1.37154064    3.40949166    0.793375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7154064    3.40949166   -0.793375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4472903    1.81407358    1.713104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10968839   -0.74561392    1.917112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4472903    1.81407358   -1.713104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10968839   -0.74561392   -1.917112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32061421   -1.2335894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0188960   -0.7285516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2941517    0.03062772    3.367774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1670835   -0.45225022    4.622959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8686900   -1.30877440    4.680870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5493506    0.14657628    5.790365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5793242   -0.24203350    6.761062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8460571    1.25858458    5.694370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4661269    1.75015003    6.596951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6247636    1.74985263    4.451217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1570281    2.61921042    4.391742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2218502    1.15278406    3.251925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2941517    0.03062772   -3.367774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1670835   -0.45225022   -4.622959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8686900   -1.30877440   -4.680870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5493506    0.14657628   -5.790365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5793242   -0.24203350   -6.761062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8460571    1.25858458   -5.694370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4661269    1.75015003   -6.596951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6247636    1.74985263   -4.451217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1570281    2.61921042   -4.391742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2218502    1.15278406   -3.251925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2135463   -2.25967046    1.766546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0968543   -2.90333097    1.105801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8317079   -2.75065910    2.743580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7963314   -2.00729789    1.247014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9082524   -2.97584942    1.130766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3585029   -1.43938699    1.998975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2135463   -2.25967046   -1.766546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8317079   -2.75065910   -2.743580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0968543   -2.90333097   -1.105801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7963314   -2.00729789   -1.247014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3585029   -1.43938699   -1.998975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9082524   -2.97584942   -1.130766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</w:t>
      </w:r>
      <w:r w:rsidR="00522723" w:rsidRPr="00522723">
        <w:rPr>
          <w:rFonts w:ascii="Times New Roman" w:hAnsi="Times New Roman"/>
          <w:vertAlign w:val="subscript"/>
        </w:rPr>
        <w:t>2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  <w:b/>
        </w:rPr>
        <w:t xml:space="preserve"> (7t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7816796    3.02465650    8.054277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28102171    5.06616835    8.982256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5425138    3.43152025    6.856201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8673343    2.73860762    9.07738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89349727    0.93149325    7.201564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4705426    5.05342047    7.311069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61017368    5.57476484    6.740710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5422112    6.84155802    7.107460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32823651    7.57220945    8.056686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18195074    7.04574953    8.637008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1362464    5.76511148    8.277327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6560835    1.00798952    8.936397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0085526    0.46894153    9.656807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63469625   -0.87404418    9.499584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1090391   -1.66423281    8.618134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7890425   -1.12819108    7.908224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3875325    0.22591529    8.058838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9041926    3.71480841    6.505982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6010344    3.80964861    5.256967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5576937    4.51039624    5.531410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0869332    3.43083391    7.847366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3702061    4.35936746    6.924120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4335910    2.83586881    6.042263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6330255    4.99046848    6.006065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95671440    7.25525979    6.660856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6676389    8.56522855    8.351570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3109363    7.62659882    9.375886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7183963    1.10263182   10.334280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6478750   -1.30076001   10.059909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4062145   -2.71651500    8.487455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5128723   -1.76068648    7.230685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1132261    2.83769236    4.771929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73952311    4.40641079    4.642943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3558274    5.49949996    5.963808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8389387    4.64041033    4.601290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0879609    3.94752045    8.385290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3386290    2.58003384    7.307002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0786484    4.59880112    6.054396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9587083    5.29350078    7.430410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19023025    2.15094147    9.555801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6817244    1.18776373    9.606654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5031600    2.09208426    9.220533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16707451    2.68030287   10.890020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7342972    2.49051504   11.317967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2482605    3.69468644   10.753946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</w:t>
      </w:r>
      <w:r w:rsidR="00522723" w:rsidRPr="00522723">
        <w:rPr>
          <w:rFonts w:ascii="Times New Roman" w:hAnsi="Times New Roman"/>
          <w:vertAlign w:val="subscript"/>
        </w:rPr>
        <w:t>2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  <w:b/>
        </w:rPr>
        <w:t xml:space="preserve"> (7t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3429282    3.04004392    7.993491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29523012    5.02071679    9.008680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79076546    3.47504931    6.752922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0670648    2.76598514    8.988756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94610225    0.90100047    7.286507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1564759    5.06992286    7.264085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6558467    5.60664776    6.685126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3015097    6.85216220    7.099706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34500878    7.53950047    8.104987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21069089    6.99275613    8.694811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2484532    5.73824568    8.284955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0477890    1.02869041    8.879238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9574044    0.50361428    9.556961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0376235   -0.84921730    9.432055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9869685   -1.66320727    8.628323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20283682   -1.13987002    7.963495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3610842    0.22145803    8.085387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2992879    3.79876238    6.270048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98205879    3.92862089    5.171393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65756889    4.62520971    5.400142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7919455    3.42691588    7.722156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0.60806117    4.39850330    6.786361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9191439    2.94085229    5.775375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09075764    5.05568058    5.906057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92167599    7.28029887    6.644808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70291464    8.51336230    8.437535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8923328    7.53823944    9.480078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1336226    1.15342278   10.175306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6219368   -1.26397531    9.957579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3466979   -2.72236823    8.523586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2316009   -1.78905673    7.346928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4502835    2.96973584    4.657130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7458883    4.53568456    4.581970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1446359    5.59173608    5.889932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8154749    4.81808000    4.425214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0734266    3.90690028    8.252060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6263744    2.55766075    7.180203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0451039    4.66662153    5.989466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7811831    5.31790432    7.315652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44991022    2.00289937    9.975216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06416276    1.08608021   10.177980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34361810    1.83822682    9.516570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63135452    2.68590157   11.216511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57420497    2.52242072   11.569499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58882824    3.67770673   10.983161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</w:t>
      </w:r>
      <w:r w:rsidR="00522723" w:rsidRPr="00522723">
        <w:rPr>
          <w:rFonts w:ascii="Times New Roman" w:hAnsi="Times New Roman"/>
          <w:vertAlign w:val="subscript"/>
        </w:rPr>
        <w:t>2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  <w:b/>
        </w:rPr>
        <w:t xml:space="preserve"> (7t)</w:t>
      </w:r>
      <w:r>
        <w:rPr>
          <w:rFonts w:ascii="Times New Roman" w:hAnsi="Times New Roman"/>
        </w:rPr>
        <w:t xml:space="preserve"> OPBE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15799170    2.97539221    8.19682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48776544    5.15980944    9.098592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5.02889257    3.56026484    6.680376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85553938    2.64591852    9.107088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90858094    0.73249138    7.362572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1383590    5.19696191    7.177326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9765916    5.79223234    6.523583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3266615    7.06277474    6.883921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38395728    7.72921951    7.925971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31805513    7.13491695    8.589145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4911148    5.85184257    8.238600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4052704    0.91607091    8.837660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0876339    0.36336908    9.414371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1926661   -0.98038288    9.236114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6080194   -1.77806148    8.476127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9047291   -1.23947335    7.916237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3466937    0.11900403    8.083042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1726315    3.74414388    6.434554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2114859    3.89159541    5.201211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0272887    4.56267048    5.514777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2019626    3.41840036    7.753959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9058372    4.37537772    6.907507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7601177    2.87308955    5.962299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09727869    5.25218579    5.720500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87104431    7.52230327    6.363354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71373155    8.72310117    8.227150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82432852    7.66715020    9.400804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6645768    1.00162934   10.002201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1892402   -1.39858372    9.684133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0.28640713   -2.83322134    8.323435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5428873   -1.87647258    7.333342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7444161    2.90384322    4.748382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1492356    4.49308209    4.507142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7751506    5.53655136    5.984090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608864    4.74204675    4.569077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6719207    3.94063745    8.208347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0871396    2.58950876    7.155355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4887587    4.70683848    6.075075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6796150    5.26354405    7.484917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35315598    2.02688274    9.961479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0112696    1.14536976   10.187808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24274263    1.77365291    9.532114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55840849    2.74354749   11.182883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48375534    2.51789467   11.546250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59179958    3.72695620   10.907354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CO</w:t>
      </w:r>
      <w:r w:rsidR="00AE0EE7" w:rsidRPr="00056FF4">
        <w:rPr>
          <w:rFonts w:ascii="Times New Roman" w:hAnsi="Times New Roman"/>
          <w:b/>
        </w:rPr>
        <w:t xml:space="preserve"> (4m)</w:t>
      </w:r>
      <w:r w:rsidR="00AE0EE7">
        <w:rPr>
          <w:rFonts w:ascii="Times New Roman" w:hAnsi="Times New Roman"/>
        </w:rPr>
        <w:t xml:space="preserve"> S12g</w:t>
      </w:r>
      <w:r w:rsidR="00AE0EE7"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01846934   -0.1194469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8558067   -1.38149023    1.57117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0664520    1.10110620    1.672670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0664520    1.10110620   -1.672670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8558067   -1.38149023   -1.57117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7106374    0.15244327    3.163314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6850137    0.44890159    4.332989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6043787   -0.31799266    5.471824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5653486   -1.38303384    5.417758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1624998   -1.68989526    4.246160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124777   -0.93587166    3.076280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7106374    0.15244327   -3.163314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6850137    0.44890159   -4.332989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6043787   -0.31799266   -5.471824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5653486   -1.38303384   -5.417758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1624998   -1.68989526   -4.246160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124777   -0.93587166   -3.076280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0571322    1.2776169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471706    2.48999962    1.757813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7781679    2.04371799    1.269541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471706    2.48999962   -1.757813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7781679    2.04371799   -1.269541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8398605    1.27086361    4.341206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1050227   -0.10275670    6.386382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0608818   -2.00010267    6.301709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9212310   -2.54282580    4.208542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8398605    1.27086361   -4.341206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1050227   -0.10275670   -6.386382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0608818   -2.00010267   -6.301709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9212310   -2.54282580   -4.208542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8134048    0.61562999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5111175    2.84453621    2.793008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2521762    3.28115559    1.138834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0740976    1.36472484    2.012696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4492092    2.91424367    1.166746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2521762    3.28115559   -1.138834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5111175    2.84453621   -2.793008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4492092    2.91424367   -1.166746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2.10740976    1.36472484   -2.012696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8497148   -1.2952645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12416087   -2.1025566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CO</w:t>
      </w:r>
      <w:r w:rsidR="00AE0EE7" w:rsidRPr="00056FF4">
        <w:rPr>
          <w:rFonts w:ascii="Times New Roman" w:hAnsi="Times New Roman"/>
          <w:b/>
        </w:rPr>
        <w:t xml:space="preserve"> (4m)</w:t>
      </w:r>
      <w:r w:rsidR="00AE0EE7">
        <w:rPr>
          <w:rFonts w:ascii="Times New Roman" w:hAnsi="Times New Roman"/>
        </w:rPr>
        <w:t xml:space="preserve"> S12g</w:t>
      </w:r>
      <w:r w:rsidR="00AE0EE7"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19404506   -0.2582559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6407310   -1.47473179    1.515707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3668977    1.08263527    1.819477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3668977    1.08263527   -1.819477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6407310   -1.47473179   -1.515707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1992755    0.15724661    3.274253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1892476    0.50985857    4.527323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8143191   -0.24454445    5.644094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986162   -1.35707611    5.489420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2484159   -1.72022823    4.239463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061430   -0.97395919    3.095357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1992755    0.15724661   -3.274253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1892476    0.50985857   -4.527323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8143191   -0.24454445   -5.644094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986162   -1.35707611   -5.489420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2484159   -1.72022823   -4.239463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061430   -0.97395919   -3.095357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4796093    1.4790318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8630849    2.54793765    1.791763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7546809    2.21780407    1.264036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8630849    2.54793765   -1.791763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7546809    2.21780407   -1.264036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8870758    1.36443697    4.619766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7732317    0.01945573    6.623495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1354429   -1.96261681    6.356876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325651   -2.60224764    4.124695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8870758    1.36443697   -4.619766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7732317    0.01945573   -6.623495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1354429   -1.96261681   -6.356876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325651   -2.60224764   -4.124695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7924737    0.7754616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2640849    2.95795106    2.806802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4323706    3.26808491    1.155615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7667462    1.58217806    2.001406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5370854    3.15527861    1.179110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4323706    3.26808491   -1.155615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2640849    2.95795106   -2.806802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5370854    3.15527861   -1.179110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7667462    1.58217806   -2.001406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89829108   -1.1873753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69552254   -2.0260402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CO</w:t>
      </w:r>
      <w:r w:rsidR="00AE0EE7" w:rsidRPr="00056FF4">
        <w:rPr>
          <w:rFonts w:ascii="Times New Roman" w:hAnsi="Times New Roman"/>
          <w:b/>
        </w:rPr>
        <w:t xml:space="preserve"> (4m)</w:t>
      </w:r>
      <w:r w:rsidR="00AE0EE7">
        <w:rPr>
          <w:rFonts w:ascii="Times New Roman" w:hAnsi="Times New Roman"/>
        </w:rPr>
        <w:t xml:space="preserve"> S12g</w:t>
      </w:r>
      <w:r w:rsidR="00AE0EE7"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24668973   -0.5005471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27906427   -1.32221762    1.960912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5760476    1.22797486    1.761881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5760476    1.22797486   -1.761881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27906427   -1.32221762   -1.960912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3508731    0.27107581    3.257955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46719790    0.57010329    4.340405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1.45534644   -0.22072512    5.48259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0443842   -1.32485821    5.533382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1496185   -1.63516828    4.458082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1978530   -0.85547535    3.287209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3508731    0.27107581   -3.257955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46719790    0.57010329   -4.340405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45534644   -0.22072512   -5.48259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0443842   -1.32485821   -5.533382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1496185   -1.63516828   -4.458082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1978530   -0.85547535   -3.287209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1062176    1.3905973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2293063    2.55334214    1.758968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0548239    2.13897307    1.265767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2293063    2.55334214   -1.758968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0548239    2.13897307   -1.265767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4177453    1.42206331    4.268317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1402183    0.01350619    6.317763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9141220   -1.96321425    6.417093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6076447   -2.51029727    4.498262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4177453    1.42206331   -4.268317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1402183    0.01350619   -6.317763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9141220   -1.96321425   -6.417093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6076447   -2.51029727   -4.498262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3100207    0.79102262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8696531    2.96328041    2.772796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2904813    3.32467248    1.123146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4756341    1.47742848    2.017371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2937549    3.04967177    1.202609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2904813    3.32467248   -1.123146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8696531    2.96328041   -2.772796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2937549    3.04967177   -1.202609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4756341    1.47742848   -2.017371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2106137   -1.6708507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15198342   -2.4701634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CO</w:t>
      </w:r>
      <w:r w:rsidRPr="00056FF4">
        <w:rPr>
          <w:rFonts w:ascii="Times New Roman" w:hAnsi="Times New Roman"/>
          <w:b/>
        </w:rPr>
        <w:t xml:space="preserve"> (4t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8.44921384   10.04794616    1.810503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9.84663178    8.82822752    3.085312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6.77325817    8.52715001    2.320028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7.14199205   11.07143845    0.296622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10.06432525   11.65273755    1.319066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10019182   12.96061446    0.647189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58209502   14.27879605    0.584366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59015863   14.48886883    0.937774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77449063   15.30899143    0.121538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16487368   16.32684270    0.110596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6440123   15.06795913   -0.298474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82926735   15.88590841   -0.634748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7066457   13.76935817   -0.261762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94839202   13.55138688   -0.568722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78846091   12.74009995    0.195393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3481810    7.63069888    3.672176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62560184    6.80132573    4.471364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56881741    6.70559386    4.227672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15047952    6.13867728    5.570309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49352555    5.51878635    6.180857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8.49634554    6.27397044    5.923034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89479326    5.77117638    6.802687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31621679    7.08301366    5.147390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36417190    7.22803733    5.409205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78794549    7.73208130    4.033522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90818091   11.04891297    3.116668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7.54260886   11.73649731    3.982375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9.15884265    8.87504225    0.195262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97408624    9.43678824   -0.076150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10.55673209    7.69858915    1.794222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79501214    6.74557479    2.275119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49210738    8.18755739    1.489376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59957004    7.53997938    0.634667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70806883    6.98823431    0.952655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08603369    6.98872803   -0.187022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3116445   10.29964508   -1.253122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70218121   10.89743386   -1.542869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06730133   10.35575480   -2.035052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20696761    8.87080830   -0.927380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2825874    8.29398605   -0.612395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63578322    8.38378266   -1.818229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CO</w:t>
      </w:r>
      <w:r w:rsidRPr="00056FF4">
        <w:rPr>
          <w:rFonts w:ascii="Times New Roman" w:hAnsi="Times New Roman"/>
          <w:b/>
        </w:rPr>
        <w:t xml:space="preserve"> (4t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8.46577498   10.10164177    1.829993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10.05125880    8.53168823    3.144622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6.78941660    8.65701381    2.589213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7.08696026   11.15924589   -0.087060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10.02558947   11.70221403    1.235299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00674441   13.02955885    0.668769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42386044   14.36025600    0.820554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37195080   14.55637809    1.317930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63323629   15.41630011    0.385380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97471490   16.44012315    0.539065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0252823   15.17927104   -0.224342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77599296   16.00736305   -0.553367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7244948   13.86963778   -0.399398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01087621   13.66053287   -0.865449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76546445   12.80596770    0.031873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50111501    7.63428882    3.824845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64879409    6.87655621    4.651011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57548928    6.92669734    4.475561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14752407    6.10494435    5.688465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45473739    5.54387782    6.316175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51795873    6.06033735    5.951330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90787399    5.47658499    6.783734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37970271    6.79584187    5.148307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45147503    6.79619694    5.343032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88395306    7.56043790    4.090989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1343701   11.22410609    3.014301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7.39719572   11.98685265    3.788710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9.15727047    8.79365796    0.210628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04020905    9.25373260   -0.027383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10.47482868    7.41042356    1.743392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62544575    6.40429833    2.145569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44294999    7.78339350    1.380504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43593362    7.41395635    0.641533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8.49488237    6.98452478    1.003529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79954242    6.80176495   -0.201624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08106788   10.31718307   -1.395888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03068280   10.85510815   -1.488754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53433782   10.37479989   -2.342771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29292346    8.87280700   -0.980787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3592069    8.39619240   -0.729513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73058321    8.31330684   -1.824099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CO</w:t>
      </w:r>
      <w:r w:rsidRPr="00056FF4">
        <w:rPr>
          <w:rFonts w:ascii="Times New Roman" w:hAnsi="Times New Roman"/>
          <w:b/>
        </w:rPr>
        <w:t xml:space="preserve"> (4t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8.45819980   10.04029849    1.822074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10.01318926    8.37398759    2.995824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6.73182094    8.42505796    2.423530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7.21770991   11.11658362   -0.122637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10.08171031   11.84442248    1.304757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99196290   13.09170966    0.713950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30717738   14.44992932    0.896175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23287032   14.70147055    1.410256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45338588   15.45618685    0.465151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72363776   16.49766694    0.641341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25295205   15.14974401   -0.174863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57888396   15.93939394   -0.503989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1871206   13.81670789   -0.379738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98275520   13.54910507   -0.867405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77408422   12.80379966    0.054160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4012152    7.66010314    3.837311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9563136    7.10557672    4.816946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51964626    7.17866721    4.67132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10447920    6.49673554    5.954790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41632176    6.09020464    6.696242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48039879    6.41535707    6.165531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88082351    5.94958320    7.064852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34006046    6.95631698    5.218429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41793419    6.92921887    5.370894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83223339    7.56405112    4.068599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6825978   11.19716462    3.292704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7.50031225   11.94007762    4.094388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9.28066031    8.72504325    0.013986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20502925    9.13787189   -0.126416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10.34790022    7.19399694    1.608471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33515129    6.18076486    2.020983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38223484    7.43156102    1.322918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41321551    7.32198852    0.418084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1330017    6.96378262    0.688472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80239521    6.68836438   -0.400226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29119993   10.42109338   -1.460350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23947656   10.96868123   -1.4330696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79492957   10.59072167   -2.421346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49271010    8.93695281   -1.203919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52299649    8.43912931   -1.064340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96537122    8.47892873   -2.090636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P</w:t>
      </w:r>
      <w:r w:rsidRPr="00522723">
        <w:rPr>
          <w:rFonts w:ascii="Times New Roman" w:hAnsi="Times New Roman"/>
        </w:rPr>
        <w:t>Me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  <w:b/>
        </w:rPr>
        <w:t xml:space="preserve"> (5m)</w:t>
      </w:r>
      <w:r w:rsidR="00AE0EE7">
        <w:rPr>
          <w:rFonts w:ascii="Times New Roman" w:hAnsi="Times New Roman"/>
        </w:rPr>
        <w:t xml:space="preserve"> S12g</w:t>
      </w:r>
      <w:r w:rsidR="00AE0EE7"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27073819   -0.02348753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0383601    1.06377645   -1.608168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S      -0.75504703   -1.13645418   -1.630040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5504703   -1.13645418    1.630040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0383601    1.06377645    1.608168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1350312   -0.30199299   -3.163820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3878870   -0.55358026   -4.325655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4980924    0.15154525   -5.487419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6984600    1.10852262   -5.463971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8029609    1.36576997   -4.302190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9304810    0.67502220   -3.110069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1350312   -0.30199299    3.163820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3878870   -0.55358026    4.325655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4980924    0.15154525    5.487419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6984600    1.10852262    5.463971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8029609    1.36576997    4.302190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9304810    0.67502220    3.110069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1135446   -1.5978268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8377500   -2.67449039   -1.734156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9209982   -2.37868348   -1.263077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8377500   -2.67449039    1.734156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9209982   -2.37868348    1.263077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4164266   -1.29103373   -4.310159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2033375   -0.02991915   -6.396989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0036302    1.67558896   -6.366290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5575666    2.13046443   -4.290699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4164266   -1.29103373    4.310159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2033375   -0.02991915    6.396989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0036302    1.67558896    6.366290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5575666    2.13046443    4.290699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6484381   -1.04087366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6640370   -3.02664938   -2.770399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3300997   -3.41202324   -1.108750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8841357   -1.75823163   -2.015673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6128339   -3.31580241   -1.154027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3300997   -3.41202324    1.108750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6640370   -3.02664938    2.770399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6128339   -3.31580241    1.154027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8841357   -1.75823163    2.015673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-1.08663479    1.7495742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28142335    1.91933593   -1.408163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3534630    1.98808241   -2.355165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4499151    1.04728517   -1.441914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8241736    2.82670611   -1.268368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28142335    1.91933593    1.408163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4499151    1.04728517    1.441914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3534630    1.98808241    2.355165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8241736    2.82670611    1.268368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1307872    3.44385061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3393053    3.98850523   -0.894574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3393053    3.98850523    0.894574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7513725    3.3604930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P</w:t>
      </w:r>
      <w:r w:rsidRPr="00522723">
        <w:rPr>
          <w:rFonts w:ascii="Times New Roman" w:hAnsi="Times New Roman"/>
        </w:rPr>
        <w:t>Me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  <w:b/>
        </w:rPr>
        <w:t xml:space="preserve"> (5m)</w:t>
      </w:r>
      <w:r w:rsidR="00AE0EE7">
        <w:rPr>
          <w:rFonts w:ascii="Times New Roman" w:hAnsi="Times New Roman"/>
        </w:rPr>
        <w:t xml:space="preserve"> S12g</w:t>
      </w:r>
      <w:r w:rsidR="00AE0EE7"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39505569    0.0983978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47925097    1.09665476   -1.817509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9566562   -1.29709652   -1.771478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9566562   -1.29709652    1.771478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S       1.47925097    1.09665476    1.817509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7709912   -0.41873902   -3.276949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2820272   -0.68933539   -4.422471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3243783    0.04342058   -5.585813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2547777    1.05976264   -5.589601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6080660    1.34210198   -4.449453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7800708    0.62207802   -3.25305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7709912   -0.41873902    3.276949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2820272   -0.68933539    4.422471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3243783    0.04342058    5.585813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2547777    1.05976264    5.589601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6080660    1.34210198    4.449453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7800708    0.62207802    3.253054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9955878   -1.56547934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8284122   -2.71458297   -1.732923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7714601   -2.33776009   -1.264696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8284122   -2.71458297    1.732923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7714601   -2.33776009    1.264696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8094042   -1.47670986   -4.388323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2628689   -0.16698770   -6.474375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8856067    1.65052342   -6.491744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8773474    2.15310369   -4.455377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8094042   -1.47670986    4.388323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2628689   -0.16698770    6.474375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8856067    1.65052342    6.491744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48773474    2.15310369    4.455377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5678306   -1.01412269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2233689   -3.14878984   -2.737819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0151101   -3.44482535   -1.073616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3325711   -1.69281156   -2.022411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8666136   -3.25305575   -1.173548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0151101   -3.44482535    1.073616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2233689   -3.14878984    2.737819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8666136   -3.25305575    1.173548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3325711   -1.69281156    2.022411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-0.92139602    1.9406723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10266410    2.09152545   -1.415166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5100740    2.13610652   -2.359913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76819868    1.22030073   -1.430128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69961573    3.00467530   -1.292999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10266410    2.09152545    1.415166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76819868    1.22030073    1.430128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5100740    2.13610652    2.359913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69961573    3.00467530    1.292999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7368264    3.59059146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6313095    4.14970426   -0.896608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6313095    4.14970426    0.896608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0876636    3.4422255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P</w:t>
      </w:r>
      <w:r w:rsidRPr="00522723">
        <w:rPr>
          <w:rFonts w:ascii="Times New Roman" w:hAnsi="Times New Roman"/>
        </w:rPr>
        <w:t>Me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  <w:b/>
        </w:rPr>
        <w:t xml:space="preserve"> (5m)</w:t>
      </w:r>
      <w:r w:rsidR="00AE0EE7">
        <w:rPr>
          <w:rFonts w:ascii="Times New Roman" w:hAnsi="Times New Roman"/>
        </w:rPr>
        <w:t xml:space="preserve"> S12g</w:t>
      </w:r>
      <w:r w:rsidR="00AE0EE7"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49377423    0.19116264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65743288    1.00799164   -1.860984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5893172   -1.30267669   -1.830008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5893172   -1.30267669    1.830008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65743288    1.00799164    1.860984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0566918   -0.39977066   -3.310286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1.07625286   -0.62048202   -4.454829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7965557    0.13919055   -5.599969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9813804    1.13457825   -5.588269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5761905    1.36392631   -4.451678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721829    0.61545801   -3.273121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0566918   -0.39977066    3.310286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7625286   -0.62048202    4.454829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7965557    0.13919055    5.599969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9813804    1.13457825    5.588269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5761905    1.36392631    4.451678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721829    0.61545801    3.273121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9332984   -1.8033344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728621   -2.79631493   -1.776194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3072023   -2.54760215   -1.265900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728621   -2.79631493    1.776194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3072023   -2.54760215    1.265900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4750700   -1.38964591   -4.431259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8903651   -0.03472779   -6.485905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6204381    1.74815292   -6.474827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0849034    2.15251736   -4.447047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4750700   -1.38964591    4.431259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48903651   -0.03472779    6.485905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6204381    1.74815292    6.474827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0849034    2.15251736    4.447047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4917667   -1.25406859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4256501   -3.23300417   -2.780638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4177844   -3.48562121   -1.131185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5627261   -1.93949335   -2.009364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4922662   -3.52067074   -1.190107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4177844   -3.48562121    1.131185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4256501   -3.23300417    2.780638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4922662   -3.52067074    1.190107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5627261   -1.93949335    2.009364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-1.28125295    2.0162838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4537463    2.15417527   -1.431646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6674947    2.18472097   -2.362403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09866194    1.27389950   -1.456282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05778829    3.06155233   -1.347146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4537463    2.15417527    1.431646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09866194    1.27389950    1.456282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6674947    2.18472097    2.362403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05778829    3.06155233    1.347146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4813111    3.67796180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3719630    4.24096141   -0.894104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3719630    4.24096141    0.894104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3655895    3.5349558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P</w:t>
      </w:r>
      <w:r w:rsidR="00522723" w:rsidRPr="00522723">
        <w:rPr>
          <w:rFonts w:ascii="Times New Roman" w:hAnsi="Times New Roman"/>
        </w:rPr>
        <w:t>Me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  <w:b/>
        </w:rPr>
        <w:t xml:space="preserve"> (5t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2032624    3.05654843    7.941873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25723466    5.15219246    8.884435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79695419    3.50051861    6.667657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7722866    2.75103429    8.970445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71448190    0.95321544    6.996806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 4.19986180    2.24795924    9.669284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53674768    0.43113235    9.789031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91667737    2.89087943    9.933448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3.47261562    2.56524228   11.341473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0912040    5.02616784    7.302205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7973583    5.41532796    6.886267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36327651    6.55639075    7.420832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65532626    7.29427021    8.375241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39701473    6.89628923    8.796825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9166241    5.73492509    8.279663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1412279    0.97492494    8.991482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3807589    0.40561542    9.932781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0287121   -0.97486991    9.964083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8586621   -1.75996944    9.035415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3680598   -1.18660748    8.100229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4094668    0.20454500    8.066487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7859617    3.82787559    6.345381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95559940    4.12407356    5.134212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63705163    4.76447964    5.500447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0451198    3.25790566    7.615190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7326512    4.33324304    6.796925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2251481    2.95521045    5.826315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5436632    0.23472239   10.674282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5740517    0.09674789    8.885787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59479789   -0.12081593    9.870160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33815170    2.43501123   10.837981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89809319    3.97943619   10.043661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54749316    2.63156141    9.075105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4035688    2.17723047   12.120502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9893372    2.06778762   11.422059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33682186    3.64447652   11.468072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1395455    4.81002698    6.153386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36085765    6.86155086    7.108804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0541479    8.18725047    8.809764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86895986    7.46732916    9.559279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5660186    1.04597810   10.646313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5063073   -1.43412379   10.709244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7087599   -2.84409381    9.056671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8790810   -1.81580029    7.402850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1614585    3.23196539    4.508430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3312038    4.81643479    4.626295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80670321    5.67661188    6.083067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7310267    5.02739659    4.590006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3210942    3.61258936    8.075504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0765201    2.35947382    7.022022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6719334    4.61602108    5.945081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5927516    5.22983546    7.401097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P</w:t>
      </w:r>
      <w:r w:rsidR="00522723" w:rsidRPr="00522723">
        <w:rPr>
          <w:rFonts w:ascii="Times New Roman" w:hAnsi="Times New Roman"/>
        </w:rPr>
        <w:t>Me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  <w:b/>
        </w:rPr>
        <w:t xml:space="preserve"> (5t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7742658    3.02635093    7.937247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43410528    5.06189207    8.916066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90643990    3.66267916    6.378085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69408793    2.71714313    8.963131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67965992    0.94364739    7.079933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 4.18676943    2.20141016    9.781954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47443229    0.38002917    9.93079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91361237    2.80968195   10.052219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40505504    2.55964728   11.417974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60367591    5.11648252    7.168645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6.84219620    5.58680256    6.736908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4042791    6.67172599    7.366300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8199436    7.28222508    8.433837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5164508    6.81202093    8.868806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93587591    5.70831065    8.254371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4702820    0.93227908    8.995236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9923788    0.30380436    9.910070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0846620   -1.08126311   10.023924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2386452   -1.83679804    9.198245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6870341   -1.21476236    8.288151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1983675    0.18407378    8.176510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6400781    3.90315106    6.288227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89743330    4.42889183    5.035259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6840464    4.95089449    5.539893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8982699    3.13500795    7.395132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1495191    4.29409451    6.715984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7854621    3.06736798    5.704265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8132187    0.17937680   10.822744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9130564    0.01865032    9.035598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51641351   -0.14277043   10.013957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32707443    2.36123704   10.964693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91929256    3.90034642   10.138778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53171892    2.52037122    9.194069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03887444    2.18201476   12.230498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2636553    2.06761934   11.462541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27130443    3.64164701   11.51987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4023931    5.08382593    5.908224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1540736    7.02794642    7.036384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24148849    8.12990353    8.943131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5565730    7.28181285    9.717227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4735354    0.91523639   10.536689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6183077   -1.56592068   10.748463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2624317   -2.92435307    9.276915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3725695   -1.81047677    7.668234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5674624    3.62160072    4.303345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48694416    5.22202269    4.565803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72529511    5.79630912    6.219401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6825943    5.30298893    4.682514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2599573    3.39690729    7.633499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8097809    2.23719101    6.767427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9426128    4.63106082    5.859772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1796314    5.14385210    7.404351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P</w:t>
      </w:r>
      <w:r w:rsidR="00522723" w:rsidRPr="00522723">
        <w:rPr>
          <w:rFonts w:ascii="Times New Roman" w:hAnsi="Times New Roman"/>
        </w:rPr>
        <w:t>Me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  <w:b/>
        </w:rPr>
        <w:t xml:space="preserve"> (5t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3007845    3.00690419    7.889085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0587346    5.26703398    8.85598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4691275    3.80709533    6.319055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65394243    2.72028592    8.802421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56889942    0.78374537    6.921600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 4.31505469    2.13757181    9.839454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48700343    0.31351900   10.089725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08016139    2.67760248    9.968818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65267771    2.66938277   11.480736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8313907    5.15646504    7.232211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88414514    5.52783052    6.890301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55890858    6.49340596    7.625418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6.91437916    7.08274272    8.713204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62420375    6.71135237    9.059881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91471941    5.73192307    8.337757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450149    0.94340185    8.978712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9495821    0.39195735   10.005507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6226088   -0.97386553   10.255555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3842875   -1.78828942    9.453834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0579450   -1.24398723    8.434136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1679874    0.13879896    8.171715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4849106    3.93422170    6.092574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82939063    4.63186358    5.010870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4483858    5.05578219    5.464334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3237972    3.01513872    7.202345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7724464    4.22281857    6.509326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3562464    3.12702213    5.466314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2039737    0.10121256   10.960765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2499603   -0.13170110    9.189193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49477069   -0.12704487   10.238496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53437592    2.29675414   10.893177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12920924    3.77198495    9.955131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3675055    2.29424267    9.105064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9653666    2.31794187   12.297480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4399814    2.25806705   11.607602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59133760    3.76317256   11.490671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6855241    5.03889455    6.045963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57654183    6.77480019    7.358493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43096834    7.83709970    9.307419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3814069    7.16784024    9.920295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1567254    1.05048669   10.611274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5860236   -1.39719516   11.062589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7195054   -2.86323257    9.633440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4504061   -1.88541250    7.830192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7006033    3.87353724    4.217402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40337861    5.48121582    4.627816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2537671    5.85361849    6.212120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9576268    5.45383566    4.590116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9163911    3.18086486    7.423777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1974117    2.10755317    6.599394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6814734    4.51005545    5.659341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1078442    5.08232889    7.193945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H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</w:rPr>
        <w:t xml:space="preserve"> </w:t>
      </w:r>
      <w:r w:rsidR="00AE0EE7" w:rsidRPr="00056FF4">
        <w:rPr>
          <w:rFonts w:ascii="Times New Roman" w:hAnsi="Times New Roman"/>
          <w:b/>
        </w:rPr>
        <w:t xml:space="preserve"> (6m)</w:t>
      </w:r>
      <w:r w:rsidR="00AE0EE7">
        <w:rPr>
          <w:rFonts w:ascii="Times New Roman" w:hAnsi="Times New Roman"/>
        </w:rPr>
        <w:t xml:space="preserve"> S12g</w:t>
      </w:r>
      <w:r w:rsidR="00AE0EE7"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20404493   -0.3855114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61696035   -1.84862515    1.581022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9776455    0.93579810    1.658372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9776455    0.93579810   -1.658372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61696035   -1.84862515   -1.581022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0111487   -0.01739300    3.177118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8222452    0.43474610    4.36112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6756663   -0.32297328    5.520362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7160594   -1.53540091    5.471901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9030886   -1.98985251    4.289230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2449614   -1.24633942    3.098607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0111487   -0.01739300   -3.177118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8222452    0.43474610   -4.361124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6756663   -0.32297328   -5.520362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47160594   -1.53540091   -5.471901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9030886   -1.98985251   -4.289230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2449614   -1.24633942   -3.098607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6543225    0.6632316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3318365    2.11366940    1.752697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8749830    1.42202045    1.264378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3318365    2.11366940   -1.752697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8749830    1.42202045   -1.264378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4508094   -1.49508395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3158512    1.37643342    4.366328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2655486    0.01737236    6.447339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8016676   -2.14259476    6.373001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1484046   -2.94401518    4.261785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3158512    1.37643342   -4.366328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2655486    0.01737236   -6.447339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8016676   -2.14259476   -6.373001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1484046   -2.94401518   -4.261785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3370479   -0.1080278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3266950    2.45199623    2.788749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4151544    2.96925693    1.132365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9325956    0.68475853    2.013279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0336738    2.15139339    1.140453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4151544    2.96925693   -1.132365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3266950    2.45199623   -2.788749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0336738    2.15139339   -1.140453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9325956    0.68475853   -2.013279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2195377   -2.10527665    0.818912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2195377   -2.10527665   -0.818912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3063525   -0.9919427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H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</w:rPr>
        <w:t xml:space="preserve"> </w:t>
      </w:r>
      <w:r w:rsidR="00AE0EE7" w:rsidRPr="00056FF4">
        <w:rPr>
          <w:rFonts w:ascii="Times New Roman" w:hAnsi="Times New Roman"/>
          <w:b/>
        </w:rPr>
        <w:t xml:space="preserve"> (6m)</w:t>
      </w:r>
      <w:r w:rsidR="00AE0EE7">
        <w:rPr>
          <w:rFonts w:ascii="Times New Roman" w:hAnsi="Times New Roman"/>
        </w:rPr>
        <w:t xml:space="preserve"> S12g</w:t>
      </w:r>
      <w:r w:rsidR="00AE0EE7"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25956620   -0.4504917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51084126   -1.91953596    1.561725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9009571    0.92768793    1.740825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9009571    0.92768793   -1.740825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51084126   -1.91953596   -1.561725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1528603   -0.02681024    3.240695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1042607    0.43478896    4.460077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5868502   -0.33730605    5.605059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1452179   -1.57494950    5.509818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5794142   -2.03955760    4.292163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0198071   -1.28136831    3.117226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1528603   -0.02681024   -3.240695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1042607    0.43478896   -4.460077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5868502   -0.33730605   -5.605059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1452179   -1.57494950   -5.509818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5794142   -2.03955760   -4.292163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0198071   -1.28136831   -3.117226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6526735    0.89914993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6587760    2.19138596    1.765311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9048657    1.63092587    1.264552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6587760    2.19138596   -1.765311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9048657    1.63092587   -1.264552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45155860   -1.45546075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2611565    1.39428944    4.503961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156685    0.01227003    6.558795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0.19555639   -2.19350055    6.399899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3902704   -3.01450635    4.225625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2611565    1.39428944   -4.503961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5156685    0.01227003   -6.558795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9555639   -2.19350055   -6.399899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3902704   -3.01450635   -4.225625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1121656    0.1157485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5152758    2.56606938    2.790769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8718407    3.00541932    1.135760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5914001    0.91818550    2.010006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2087923    2.45657202    1.193875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8718407    3.00541932   -1.135760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5152758    2.56606938   -2.790769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2087923    2.45657202   -1.193875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5914001    0.91818550   -2.010006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43151495   -2.06470251    0.816207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43151495   -2.06470251   -0.816207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34493203   -0.9668973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H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</w:rPr>
        <w:t xml:space="preserve"> </w:t>
      </w:r>
      <w:r w:rsidR="00AE0EE7" w:rsidRPr="00056FF4">
        <w:rPr>
          <w:rFonts w:ascii="Times New Roman" w:hAnsi="Times New Roman"/>
          <w:b/>
        </w:rPr>
        <w:t xml:space="preserve"> (6m)</w:t>
      </w:r>
      <w:r w:rsidR="00AE0EE7">
        <w:rPr>
          <w:rFonts w:ascii="Times New Roman" w:hAnsi="Times New Roman"/>
        </w:rPr>
        <w:t xml:space="preserve"> S12g</w:t>
      </w:r>
      <w:r w:rsidR="00AE0EE7"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06456650   -0.7026251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73244746   -1.89103554    1.868340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0063586    1.03641534    1.850694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0063586    1.03641534   -1.850694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73244746   -1.89103554   -1.868340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9037099    0.05846191    3.337596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2977004    0.51146251    4.496173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2713632   -0.25642395    5.652828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054523   -1.49357685    5.637405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5460421   -1.95063042    4.487868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4530022   -1.19975066    3.294931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9037099    0.05846191   -3.337596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2977004    0.51146251   -4.496173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2713632   -0.25642395   -5.652828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8054523   -1.49357685   -5.637405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5460421   -1.95063042   -4.487868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4530022   -1.19975066   -3.294931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8573858    0.8074451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4037041    2.17878625    1.77400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2921811    1.54566695    1.266930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4037041    2.17878625   -1.774007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2921811    1.54566695   -1.266930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11842406   -1.64543009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4588137    1.47076720    4.474082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3442362    0.09803432    6.549225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7554873   -2.11621898    6.532736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3455612   -2.92344871    4.483376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4588137    1.47076720   -4.474082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3442362    0.09803432   -6.549225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7554873   -2.11621898   -6.532736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3455612   -2.92344871   -4.483376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7862686    0.06106176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8947668    2.59996900    2.774133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8950525    2.98955882    1.123675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306280    0.81619082    2.012578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9892229    2.33386005    1.187805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0.18950525    2.98955882   -1.123675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8947668    2.59996900   -2.774133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9892229    2.33386005   -1.187805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306280    0.81619082   -2.012578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6926794   -2.24709033    0.820948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6926794   -2.24709033   -0.820948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4153651   -1.0461342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H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 </w:t>
      </w:r>
      <w:r w:rsidRPr="00056FF4">
        <w:rPr>
          <w:rFonts w:ascii="Times New Roman" w:hAnsi="Times New Roman"/>
          <w:b/>
        </w:rPr>
        <w:t xml:space="preserve"> (6t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2.95542953    3.10951960    7.851867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22108022    5.17307009    8.865746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76089658    3.56051832    6.612204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1998703    2.77953313    8.906359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75590801    0.93469847    7.033744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1792538    5.02164020    7.338362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80643282    5.38862356    6.955278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2509659    6.47369622    7.561788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3595223    7.17544134    8.55602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5801669    6.80167922    8.940612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1272578    5.69960992    8.347473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3770293    0.99495695    9.023620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1162338    0.44197095    9.978775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1577446   -0.94001353   10.091218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3600649   -1.74661248    9.232453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8392466   -1.19142352    8.284137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2227329    0.20399465    8.162842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5784501    3.83184231    6.286709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93568858    4.25050195    5.098830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9253883    4.82827301    5.479043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4073575    3.18698585    7.507443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1557210    4.28621347    6.703607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3594956    2.97836619    5.727124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2476088    4.80985870    6.190253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3662366    6.75958105    7.277332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21471053    8.02195613    9.049237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4120949    7.34965761    9.727327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7922260    1.09899213   10.637519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6357737   -1.38320900   10.846057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6995088   -2.83185659    9.316878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7590890   -1.83532481    7.635208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3689066    3.39489748    4.416904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0221061    4.99228727    4.650045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72494532    5.72071086    6.100296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2158303    5.10220902    4.576331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0431513    3.49751130    7.923570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6753085    2.26958195    6.921601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0750183    4.54131077    5.830649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5009954    5.19103037    7.309288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06162165    2.30262537    9.401160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9698223    3.03792139   10.070208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56190158    1.56441411    9.896633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2857803    1.87972014    9.074019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H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 </w:t>
      </w:r>
      <w:r w:rsidRPr="00056FF4">
        <w:rPr>
          <w:rFonts w:ascii="Times New Roman" w:hAnsi="Times New Roman"/>
          <w:b/>
        </w:rPr>
        <w:t xml:space="preserve"> (6t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2.99219677    3.08254320    7.880123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S       3.26307837    5.11872147    8.896265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74433915    3.61197763    6.541825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8240222    2.78004379    8.865754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80863947    0.90640919    7.110128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1910650    5.05422058    7.295317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9290652    5.44579481    6.894703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2126852    6.50844253    7.534573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6044308    7.15937393    8.576819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9220101    6.76023935    8.976931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4445896    5.68418917    8.349054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9388705    0.99754145    9.007413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9110316    0.45812039    9.936299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8306675   -0.92327830   10.078158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1151352   -1.74199911    9.274275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9438650   -1.19830759    8.349058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2066724    0.19338994    8.205664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3509335    3.91179041    6.089980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88786260    4.37252916    5.069220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2072471    4.93718986    5.414039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4954073    3.14899516    7.421580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2787473    4.29624932    6.608896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4479084    3.07963378    5.505726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29411781    4.90588162    6.091112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2327516    6.81331953    7.235555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24913933    7.98478514    9.095451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9316464    7.26704828    9.801871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9384927    1.12346658   10.553985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5951773   -1.35552509   10.814322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5386548   -2.82557367    9.383121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2305118   -1.84931891    7.742992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0878447    3.54407149    4.352470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55561338    5.13302354    4.653626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3162333    5.78195572    6.104535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4217861    5.30847332    4.488907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3956892    3.39487049    7.819399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1019291    2.22730228    6.832068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9048285    4.56750928    5.814323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6953548    5.18093419    7.244477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24860379    2.15110604    9.702570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46725030    2.88587447   10.372159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3639990    1.41919200   10.190974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2547801    1.73718519    9.395093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H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 </w:t>
      </w:r>
      <w:r w:rsidRPr="00056FF4">
        <w:rPr>
          <w:rFonts w:ascii="Times New Roman" w:hAnsi="Times New Roman"/>
          <w:b/>
        </w:rPr>
        <w:t xml:space="preserve"> (6t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1361257    3.05275846    7.867396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7705786    5.20676281    8.929646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7020025    3.83476601    6.324065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58057623    2.71602392    8.775754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63904133    0.77384817    7.02322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62218018    5.16846413    7.252967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1525759    5.55271032    6.894129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60139939    6.49883373    7.643675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7475722    7.05584570    8.759087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69308834    6.66923727    9.121037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97458364    5.70420635    8.388527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6835192    0.94639964    9.016163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11827059    0.40602659   10.037252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4033918   -0.94481793   10.349649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2438407   -1.75746061    9.614707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0829666   -1.22467279    8.601714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7230150    0.14537346    8.272803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6504372    3.92259515    6.094679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84103412    4.67126612    5.035488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5102730    5.06971278    5.494907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2877708    2.94019082    7.127272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6382735    4.16413651    6.448559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0335563    3.11878549    5.463991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8437904    5.08928599    6.026757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61393561    6.78967007    7.367259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50105257    7.79419031    9.365106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22180943    7.10126921   10.002386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8868101    1.06285780   10.589604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4977674   -1.35843927   11.152005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9498584   -2.82171438    9.842312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9051197   -1.86586469    8.045819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9221857    3.93181553    4.224072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40521379    5.53681753    4.675387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1946051    5.85037940    6.262341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9771005    5.47749359    4.628738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0463147    3.06170526    7.289163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4307450    2.02934130    6.547629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4686701    4.41713933    5.563872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3189468    5.03160196    7.122682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05035124    2.09129049    9.628759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6405470    2.81489646   10.313267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46201673    1.38543366   10.071019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1930737    1.62582619    9.374808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</w:t>
      </w:r>
      <w:r w:rsidRPr="00522723">
        <w:rPr>
          <w:rFonts w:ascii="Times New Roman" w:hAnsi="Times New Roman"/>
          <w:vertAlign w:val="subscript"/>
        </w:rPr>
        <w:t>2</w:t>
      </w:r>
      <w:r w:rsidRPr="00522723">
        <w:rPr>
          <w:rFonts w:ascii="Times New Roman" w:hAnsi="Times New Roman"/>
        </w:rPr>
        <w:t>H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  <w:b/>
        </w:rPr>
        <w:t xml:space="preserve"> (7m)</w:t>
      </w:r>
      <w:r w:rsidR="00AE0EE7">
        <w:rPr>
          <w:rFonts w:ascii="Times New Roman" w:hAnsi="Times New Roman"/>
        </w:rPr>
        <w:t xml:space="preserve"> S12g</w:t>
      </w:r>
      <w:r w:rsidR="00AE0EE7"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0943735    0.3543550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47067671    1.83438076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8773125    1.72542211    0.805559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8773125    1.72542211   -0.805559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13111161    3.26907395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8159945    3.33311074    0.793950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8159945    3.33311074   -0.793950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3220700    1.55016654    1.632880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6178759   -0.81969450    1.627063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3220700    1.55016654   -1.632880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6178759   -0.81969450   -1.627063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2159732   -1.0622852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3675571   -0.4487486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3766864    0.07340376    3.156720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6901964   -0.22573908    4.304857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0820406   -1.02677214    4.279082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6232089    0.50828745    5.466261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3875632    0.29018440    6.36404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1841738    1.53951103    5.456955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5299287    2.12896209    6.35917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9754515    1.84250416    4.308907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1515818    2.66180813    4.310922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9383360    1.12407990    3.116393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0.63766864    0.07340376   -3.156720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6901964   -0.22573908   -4.304857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0820406   -1.02677214   -4.279082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6232089    0.50828745   -5.466261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3875632    0.29018440   -6.36404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1841738    1.53951103   -5.456955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5299287    2.12896209   -6.359173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9754515    1.84250416   -4.308907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1515818    2.66180813   -4.310922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9383360    1.12407990   -3.116393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0361259   -2.26230206    1.746371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5074958   -3.04786833    1.131485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2003719   -2.60076700    2.786977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7727682   -1.84746096    1.265780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2380071   -2.73117321    1.146649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2510894   -1.18652123    2.014330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0361259   -2.26230206   -1.746371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2003719   -2.60076700   -2.786977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5074958   -3.04786833   -1.131485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7727682   -1.84746096   -1.265780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2510894   -1.18652123   -2.014330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2380071   -2.73117321   -1.146649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</w:t>
      </w:r>
      <w:r w:rsidRPr="00522723">
        <w:rPr>
          <w:rFonts w:ascii="Times New Roman" w:hAnsi="Times New Roman"/>
          <w:vertAlign w:val="subscript"/>
        </w:rPr>
        <w:t>2</w:t>
      </w:r>
      <w:r w:rsidRPr="00522723">
        <w:rPr>
          <w:rFonts w:ascii="Times New Roman" w:hAnsi="Times New Roman"/>
        </w:rPr>
        <w:t>H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  <w:b/>
        </w:rPr>
        <w:t xml:space="preserve"> (7m)</w:t>
      </w:r>
      <w:r w:rsidR="00AE0EE7">
        <w:rPr>
          <w:rFonts w:ascii="Times New Roman" w:hAnsi="Times New Roman"/>
        </w:rPr>
        <w:t xml:space="preserve"> S12g</w:t>
      </w:r>
      <w:r w:rsidR="00AE0EE7"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02111576    0.40850684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0665050    1.93302945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53027054    1.85085722    0.804466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53027054    1.85085722   -0.804466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48170529    3.35125517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2349452    3.37465857    0.787956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2349452    3.37465857   -0.787956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9153656    1.62022273    1.586807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6178388   -0.79635037    1.722878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9153656    1.62022273   -1.586807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6178388   -0.79635037   -1.722878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4225746   -1.3818765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5846891   -0.77853033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0145577    0.06399393    3.232479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2876788   -0.26137599    4.434616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5447680   -1.07451875    4.461369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4207552    0.46653007    5.582154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3673083    0.22638679    6.522260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7276558    1.52092579    5.506886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9862001    2.10636728    6.398575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098868    1.85211825    4.305489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7481413    2.69015562    4.254445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563937    1.13752100    3.128508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0145577    0.06399393   -3.232479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2876788   -0.26137599   -4.434616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5447680   -1.07451875   -4.461369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4207552    0.46653007   -5.582154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3673083    0.22638679   -6.522260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7276558    1.52092579   -5.506886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9862001    2.10636728   -6.398575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098868    1.85211825   -4.305489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7481413    2.69015562   -4.254445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0.39563937    1.13752100   -3.128508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5653042   -2.34673070    1.757625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0078583   -3.05033694    1.128005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4331739   -2.72589731    2.784930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7981348   -2.11887333    1.265140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9125218   -3.09608379    1.201004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0373600   -1.51356600    2.012444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5653042   -2.34673070   -1.757625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4331739   -2.72589731   -2.784930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0078583   -3.05033694   -1.128005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7981348   -2.11887333   -1.265140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0373600   -1.51356600   -2.012444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9125218   -3.09608379   -1.201004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</w:t>
      </w:r>
      <w:r w:rsidRPr="00522723">
        <w:rPr>
          <w:rFonts w:ascii="Times New Roman" w:hAnsi="Times New Roman"/>
          <w:vertAlign w:val="subscript"/>
        </w:rPr>
        <w:t>2</w:t>
      </w:r>
      <w:r w:rsidRPr="00522723">
        <w:rPr>
          <w:rFonts w:ascii="Times New Roman" w:hAnsi="Times New Roman"/>
        </w:rPr>
        <w:t>H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  <w:b/>
        </w:rPr>
        <w:t xml:space="preserve"> (7m)</w:t>
      </w:r>
      <w:r w:rsidR="00AE0EE7">
        <w:rPr>
          <w:rFonts w:ascii="Times New Roman" w:hAnsi="Times New Roman"/>
        </w:rPr>
        <w:t xml:space="preserve"> S12g</w:t>
      </w:r>
      <w:r w:rsidR="00AE0EE7"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16192665    0.6417142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54406566    2.0893505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6388250    2.01601397    0.8085225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6388250    2.01601397   -0.808522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07411869    3.49176496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2253533    3.49919937    0.794888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2253533    3.49919937   -0.794888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9560932    1.58430271    1.901469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7445821   -0.96727727    1.820366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9560932    1.58430271   -1.901469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7445821   -0.96727727   -1.820366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3664363   -1.19242208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4675631   -0.5764200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4123741   -0.03211735    3.311272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40001302   -0.34354504    4.444097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8429424   -1.19043449    4.404774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9949581    0.42335132    5.596847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9933092    0.17921381    6.472688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3315910    1.51751260    5.604857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4848015    2.13871430    6.497042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411750    1.83488824    4.480850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7722633    2.69843831    4.493671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3026513    1.08134513    3.29427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4123741   -0.03211735   -3.311272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40001302   -0.34354504   -4.444097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8429424   -1.19043449   -4.404774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9949581    0.42335132   -5.596847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9933092    0.17921381   -6.472688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3315910    1.51751260   -5.604857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4848015    2.13871430   -6.497042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1411750    1.83488824   -4.480850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7722633    2.69843831   -4.493671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3026513    1.08134513   -3.294273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5787813   -2.33645620    1.766086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2125483   -3.08089640    1.118399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2174030   -2.76791452    2.770921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4156762   -1.94139310    1.267039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5776119   -2.85550923    1.193333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9678494   -1.28302358    2.013981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5787813   -2.33645620   -1.766086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2174030   -2.76791452   -2.770921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0.22125483   -3.08089640   -1.1183991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4156762   -1.94139310   -1.267039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9678494   -1.28302358   -2.013981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5776119   -2.85550923   -1.193333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</w:t>
      </w:r>
      <w:r w:rsidR="00522723" w:rsidRPr="00522723">
        <w:rPr>
          <w:rFonts w:ascii="Times New Roman" w:hAnsi="Times New Roman"/>
          <w:vertAlign w:val="subscript"/>
        </w:rPr>
        <w:t>2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  <w:b/>
        </w:rPr>
        <w:t xml:space="preserve"> (7t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2.95296304    3.11688416    7.890807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21656316    5.22519246    8.828745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74366233    3.55181864    6.620073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2182380    2.75081574    8.955580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78264893    0.94989274    7.058382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2901217    5.00241678    7.336372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82720779    5.33963551    6.958778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6553261    6.41464903    7.563770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8634631    7.13668864    8.549734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9704193    6.79382411    8.927538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3213283    5.70437463    8.334833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3993765    0.96131344    9.025351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1987801    0.38433773    9.954693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3730245   -1.00003387   10.017307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1212896   -1.78513235    9.138149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7451430   -1.20490220    8.217788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2424024    0.19142458    8.149772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4159556    3.82093967    6.323872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90569905    4.24814817    5.114471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6058340    4.81706715    5.501566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4156126    3.16028727    7.559034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9981426    4.26602854    6.751927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2197293    2.96220406    5.772054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3725369    4.74591769    6.199749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8486187    6.67666215    7.284125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28136675    7.97404972    9.042422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8696851    7.35826997    9.706911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8270670    1.02286099   10.634814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9450937   -1.46253638   10.752214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3368161   -2.87188303    9.183025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6726161   -1.83043151    7.551591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0869662    3.39444133    4.430152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56724205    4.99442408    4.665888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8942007    5.71609062    6.113425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7962457    5.07724191    4.601193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0602490    3.46394241    7.978790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6939250    2.24640028    6.967907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3108726    4.51833813    5.883726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3199956    5.17171275    7.356437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05146039    2.31134303    9.461947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0417502    1.30305241    9.400691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4637871    2.47692259    9.292525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3.67505185    2.72760232   10.8018417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46692062    2.55777241   11.425870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57721227    3.74568378   10.720089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</w:t>
      </w:r>
      <w:r w:rsidR="00522723" w:rsidRPr="00522723">
        <w:rPr>
          <w:rFonts w:ascii="Times New Roman" w:hAnsi="Times New Roman"/>
          <w:vertAlign w:val="subscript"/>
        </w:rPr>
        <w:t>2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  <w:b/>
        </w:rPr>
        <w:t xml:space="preserve"> (7t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7194960    3.03377317    8.075694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23798319    5.16508163    8.909774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S       4.88313758    3.45309269    6.864124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2606326    2.73738628    9.087228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84533526    0.92933791    7.138883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6567018    5.09189377    7.291258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65091027    5.59035175    6.751197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10974293    6.84714031    7.124959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37123851    7.59467937    8.045040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19686349    7.09434652    8.588565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70968492    5.82505086    8.224506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3206751    0.99570361    8.929237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9623131    0.42984010    9.682879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9706646   -0.92028792    9.547172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4312975   -1.69648458    8.652073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17474280   -1.13790518    7.910714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0397254    0.22499770    8.032645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99002766    3.72582270    6.498294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07661271    3.80792403    5.255652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76732766    4.51458626    5.520669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3247296    3.43185892    7.809697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2703821    4.37160998    6.901088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6619151    2.82087616    6.067606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22135488    4.98175505    6.048964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03840561    7.23754770    6.710603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72474637    8.58036460    8.349344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3527360    7.68169728    9.313422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5274374    1.05266531   10.382677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9485990   -1.36651611   10.139562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8376453   -2.75714311    8.537785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5239215   -1.75683513    7.225563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2527808    2.82800048    4.785713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75112109    4.40294944    4.632232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95416004    5.50366881    5.954919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0004541    4.65066366    4.584912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5048203    3.94683358    8.323761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4182490    2.57655926    7.261809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1204005    4.62454295    6.021507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8675999    5.29932914    7.422945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07106270    2.15774616    9.461970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7892437    1.21519099    9.493257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2231596    2.02158356    9.100896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14112048    2.58427202   10.850617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6739498    2.34460553   11.208648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09170538    3.60974715   10.819670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</w:t>
      </w:r>
      <w:r w:rsidR="00522723" w:rsidRPr="00522723">
        <w:rPr>
          <w:rFonts w:ascii="Times New Roman" w:hAnsi="Times New Roman"/>
          <w:vertAlign w:val="subscript"/>
        </w:rPr>
        <w:t>2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  <w:b/>
        </w:rPr>
        <w:t xml:space="preserve"> (7t)</w:t>
      </w:r>
      <w:r>
        <w:rPr>
          <w:rFonts w:ascii="Times New Roman" w:hAnsi="Times New Roman"/>
        </w:rPr>
        <w:t xml:space="preserve"> S12g</w:t>
      </w:r>
      <w:r w:rsidRPr="00056FF4">
        <w:rPr>
          <w:rFonts w:ascii="Times New Roman" w:hAnsi="Times New Roman"/>
        </w:rPr>
        <w:t xml:space="preserve">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2.87052569    3.22546286    7.954151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2960441    5.49621535    8.741612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66934838    3.92398000    6.127557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54906690    2.58430271    8.752840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91751292    0.90888838    7.226051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61696355    4.99828814    7.197384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8763951    5.08145628    6.939508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2687812    5.77946912    7.798266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27753181    6.39869064    8.920812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91699805    6.31502930    9.181976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04122875    5.60583124    8.338064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0.72818335    0.81591353    8.968650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2045397    0.17394850    9.871299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2779768   -1.18347528   10.128003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02853800   -1.89162663    9.461589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7311495   -1.25396857    8.564217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6549670    0.12510650    8.301421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2296492    3.95156496    6.087883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60188939    4.98997582    5.048617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17337700    5.19348628    5.532625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4718451    2.72291275    7.087437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9590883    4.01048514    6.415080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7053870    3.17882435    5.434480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8942210    4.58009947    6.060123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89558755    5.83435115    7.595454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92165799    6.94861428    9.607737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50271894    6.79300971   10.068227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9154407    0.75219477   10.378385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2572564   -1.68084739   10.843412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5830867   -2.95748856    9.652822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5865000   -1.81461017    8.059976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1592529    4.45489719    4.089609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1527811    5.94574984    4.909355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5326667    5.94209216    6.331155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7169823    5.56451520    4.682751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3276148    2.70491491    7.226960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6294722    1.84269837    6.512896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2861981    4.18288421    5.520460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4026616    4.86648808    7.085727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3.91109189    2.48103642    9.891407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56081836    1.53701701   10.046784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89726873    2.39230133    9.636075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3.72354460    3.23986760   11.108485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56601118    3.16784445   11.680605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6173034    4.21381144   10.792041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CO</w:t>
      </w:r>
      <w:r w:rsidR="00AE0EE7" w:rsidRPr="00056FF4">
        <w:rPr>
          <w:rFonts w:ascii="Times New Roman" w:hAnsi="Times New Roman"/>
          <w:b/>
        </w:rPr>
        <w:t xml:space="preserve"> (4m)</w:t>
      </w:r>
      <w:r w:rsidR="00AE0EE7">
        <w:rPr>
          <w:rFonts w:ascii="Times New Roman" w:hAnsi="Times New Roman"/>
        </w:rPr>
        <w:t xml:space="preserve"> S12g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00200241   -0.1306887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9399141   -1.39061325    1.587275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9931133    1.10259371    1.671679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9931133    1.10259371   -1.671679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9399141   -1.39061325   -1.587275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6791461    0.15001222    3.165524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5951382    0.46166905    4.335964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6554866   -0.30682385    5.479042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8181684   -1.38906117    5.433539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9135642   -1.70862549    4.262324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0028533   -0.95014569    3.093631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6791461    0.15001222   -3.165524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5951382    0.46166905   -4.335964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6554866   -0.30682385   -5.479042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8181684   -1.38906117   -5.433539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9135642   -1.70862549   -4.262324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0028533   -0.95014569   -3.093631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0247624    1.2847709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0207766    2.50394344    1.746524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6544833    2.06550580    1.267239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0.30207766    2.50394344   -1.746524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6544833    2.06550580   -1.2672392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5521839    1.29964345    4.346148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1013714   -0.07489604    6.392459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2989799   -2.00431333    6.319918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5873254   -2.56889042    4.234758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5521839    1.29964345   -4.346148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1013714   -0.07489604   -6.392459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2989799   -2.00431333   -6.319918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15873254   -2.56889042   -4.234758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2252370    0.68026688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2536516    2.87281173    2.775954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363868    3.27348040    1.115160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1391494    1.40605464    2.015350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1583575    2.94285469    1.149033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363868    3.27348040   -1.115160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2536516    2.87281173   -2.775954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1583575    2.94285469   -1.149033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1391494    1.40605464   -2.015350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7318882   -1.2818773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11982902   -2.0951466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CO</w:t>
      </w:r>
      <w:r w:rsidR="00AE0EE7" w:rsidRPr="00056FF4">
        <w:rPr>
          <w:rFonts w:ascii="Times New Roman" w:hAnsi="Times New Roman"/>
          <w:b/>
        </w:rPr>
        <w:t xml:space="preserve"> (4m)</w:t>
      </w:r>
      <w:r w:rsidR="00AE0EE7">
        <w:rPr>
          <w:rFonts w:ascii="Times New Roman" w:hAnsi="Times New Roman"/>
        </w:rPr>
        <w:t xml:space="preserve"> S12g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18304506   -0.2140178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26772718   -1.33857025    1.881393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7986724    1.21301343    1.78542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7986724    1.21301343   -1.7854212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26772718   -1.33857025   -1.881393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4348536    0.18988256    3.237741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47091537    0.45238834    4.335452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43692896   -0.36496931    5.459045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7229990   -1.46217389    5.476700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3412336   -1.74229175    4.383139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2312917   -0.93028302    3.231523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4348536    0.18988256   -3.237741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47091537    0.45238834   -4.335452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43692896   -0.36496931   -5.459045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7229990   -1.46217389   -5.476700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3412336   -1.74229175   -4.383139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2312917   -0.93028302   -3.231523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0349459    1.2947316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0823643    2.53703448    1.777090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5710024    2.07573692    1.273331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0823643    2.53703448   -1.777090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5710024    2.07573692   -1.273331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5096581    1.30160034    4.297638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8528804   -0.15465893    6.307855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3946234   -2.11830340    6.346079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8649360   -2.61369798    4.401180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5096581    1.30160034   -4.297638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8528804   -0.15465893   -6.307855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3946234   -2.11830340   -6.3460793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8649360   -2.61369798   -4.401180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5415390    0.73297875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8332139    2.94573130    2.789090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4798685    3.30197078    1.138764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2.20762535    1.41283446    2.016105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1103844    2.95056428    1.150527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4798685    3.30197078   -1.138764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8332139    2.94573130   -2.789090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1103844    2.95056428   -1.150527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0762535    1.41283446   -2.016105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5831163   -1.41754414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1.89245056   -2.2415196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CO</w:t>
      </w:r>
      <w:r w:rsidR="00AE0EE7" w:rsidRPr="00056FF4">
        <w:rPr>
          <w:rFonts w:ascii="Times New Roman" w:hAnsi="Times New Roman"/>
          <w:b/>
        </w:rPr>
        <w:t xml:space="preserve"> (4m)</w:t>
      </w:r>
      <w:r w:rsidR="00AE0EE7">
        <w:rPr>
          <w:rFonts w:ascii="Times New Roman" w:hAnsi="Times New Roman"/>
        </w:rPr>
        <w:t xml:space="preserve"> S12g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29752409   -0.3903486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29730290   -1.32068830    1.979259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3913171    1.22782351    1.772891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3913171    1.22782351   -1.772891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29730290   -1.32068830   -1.979259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4808232    0.24198429    3.258723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50792391    0.52112105    4.326140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53617933   -0.29971594    5.449155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9695078   -1.41362135    5.500131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5379690   -1.70334324    4.440784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9835415   -0.89139643    3.292282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4808232    0.24198429   -3.258723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50792391    0.52112105   -4.326140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53617933   -0.29971594   -5.449155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9695078   -1.41362135   -5.500131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5379690   -1.70334324   -4.440784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9835415   -0.89139643   -3.292282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1879226    1.4040876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2827638    2.56978526    1.764447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0774304    2.17017442    1.266377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2827638    2.56978526   -1.764447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80774304    2.17017442   -1.266377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7203077    1.38130767    4.261670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21610224   -0.07882254    6.270281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1520422   -2.07353554    6.367007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9160101   -2.58450168    4.484437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7203077    1.38130767   -4.261670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21610224   -0.07882254   -6.270281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1520422   -2.07353554   -6.367007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9160101   -2.58450168   -4.484437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8734410    0.87475698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8635146    2.98764108    2.774037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4593470    3.32156198    1.123612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7927277    1.53094682    2.017890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0950964    3.08900710    1.179007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4593470    3.32156198   -1.123612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8635146    2.98764108   -2.774037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0950964    3.08900710   -1.179007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7927277    1.53094682   -2.017890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3403393   -1.6239253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-2.05757926   -2.4341211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CO</w:t>
      </w:r>
      <w:r w:rsidRPr="00056FF4">
        <w:rPr>
          <w:rFonts w:ascii="Times New Roman" w:hAnsi="Times New Roman"/>
          <w:b/>
        </w:rPr>
        <w:t xml:space="preserve"> (4t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8.45641912   10.04167805    1.800230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9.86065657    8.79310285    3.059463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S       6.76814526    8.52979325    2.330654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7.16256382   11.06557094    0.256980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10.06003997   11.67884662    1.346497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08533199   12.98949484    0.677835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54993215   14.31516587    0.642939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54485047   14.54262107    1.022586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73938554   15.33773423    0.161542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11396948   16.36090637    0.167028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4812479   15.07454792   -0.302543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81163251   15.88251321   -0.658891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7365283   13.76604552   -0.290021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96803508   13.53606667   -0.638661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79180954   12.74483556    0.187419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2714821    7.64612704    3.703129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61090976    6.84551468    4.523505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54854728    6.76240421    4.299214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14112843    6.18317897    5.623494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48312669    5.58257549    6.250864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49667099    6.29415379    5.946415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90253459    5.78843073    6.820649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32180702    7.07745306    5.146242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37861579    7.19151775    5.384261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78864824    7.72961428    4.035404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91521367   11.02532595    3.101978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7.54407204   11.70731107    3.982893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9.15653438    8.86370780    0.189207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99068336    9.38027317   -0.104754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10.54526587    7.65203002    1.766561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77693121    6.69924955    2.248887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48147462    8.13472698    1.461742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58091919    7.51477678    0.615855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68682977    6.96240252    0.920174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06322350    6.97724806   -0.212832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6575042   10.29613716   -1.286084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74741898   10.88190992   -1.564105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0730871   10.36420894   -2.069845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21683730    8.86767292   -0.949511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2724854    8.29987897   -0.655265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66051485    8.37978526   -1.828186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CO</w:t>
      </w:r>
      <w:r w:rsidRPr="00056FF4">
        <w:rPr>
          <w:rFonts w:ascii="Times New Roman" w:hAnsi="Times New Roman"/>
          <w:b/>
        </w:rPr>
        <w:t xml:space="preserve"> (4t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8.50242632   10.02618639    1.740184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10.03319111    8.43533247    3.041695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6.77418952    8.48286317    2.442257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7.15011016   11.14970007   -0.118576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10.07324083   11.73413506    1.209540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99501202   13.05485723    0.745117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35277235   14.39191033    0.984175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29582019   14.60498196    1.484370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51165888   15.43754552    0.619042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80963276   16.46350590    0.833120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28761369   15.18248791   -0.000047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2360578   16.00011703   -0.275996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1548620   13.86723585   -0.258115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96174528   13.64910475   -0.735197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75834490   12.81360585    0.101740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 7.46075943    7.68970902    3.854505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60164916    7.10687320    4.806138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52592760    7.16485674    4.648889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10020716    6.48309547    5.942075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40505452    6.05273043    6.662496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47502341    6.42380115    6.177142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86613408    5.95189729    7.076833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34422932    6.99253917    5.252784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41911372    6.97161126    5.424607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85007566    7.61041287    4.100608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88904321   11.06645572    2.987025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7.47676704   11.79510581    3.808599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9.19451661    8.79094117    0.1244212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10894653    9.19424143   -0.095841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10.39545580    7.27953051    1.644842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45740287    6.26498289    2.046712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39897060    7.58979189    1.329026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40708129    7.37663983    0.505867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3725973    6.96079647    0.792913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79649330    6.80599201   -0.349825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17357653   10.38422454   -1.457268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12107474   10.92848387   -1.510705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62968127   10.48850685   -2.399569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37326474    8.92784091   -1.101154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41060136    8.43471121   -0.917920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85442286    8.41408759   -1.944751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CO</w:t>
      </w:r>
      <w:r w:rsidRPr="00056FF4">
        <w:rPr>
          <w:rFonts w:ascii="Times New Roman" w:hAnsi="Times New Roman"/>
          <w:b/>
        </w:rPr>
        <w:t xml:space="preserve"> (4t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8.52230698    9.98467878    1.748058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9.98977846    8.28288497    2.945955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6.69825946    8.47389044    2.470478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7.30392399   11.09657755   -0.179939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10.08863512   11.91703671    1.340384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95078603   13.13848311    0.770363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18799555   14.50315662    1.013830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08322693   14.79121108    1.562246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29257844   15.47968602    0.591583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50083508   16.52646477    0.811395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13037926   15.13015175   -0.096319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42491084   15.89328831   -0.420890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87521369   13.78752588   -0.358382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97049469   13.49286305   -0.886975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77076099   12.80416056    0.065662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0986898    7.71725111    3.896388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56845705    7.23769376    4.917048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49190150    7.35513300    4.807132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8459219    6.63764115    6.059042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40270656    6.28707869    6.833192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46189822    6.49483844    6.225016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86955891    6.03454260    7.123485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31690472    6.96421178    5.233415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39553729    6.88026733    5.353425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80341334    7.56392782    4.080696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94461794   11.13888580    3.228531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O       7.56880155   11.88709110    4.029686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9.31162671    8.70424817   -0.009910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10.27319733    9.02553708   -0.141603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10.25206464    7.07033880    1.568399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0.15630313    6.06322983    1.982020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11.30293498    7.23676505    1.302793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9.34884692    7.28094817    0.369816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32404596    6.97307497    0.601253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72378117    6.65326035   -0.453944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42772449   10.44729876   -1.501473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38020279   10.98027550   -1.420532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96439170   10.65116588   -2.470226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8.59129370    8.95784843   -1.269995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61037424    8.47063811   -1.204219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9.11645026    8.51904831   -2.131057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P</w:t>
      </w:r>
      <w:r w:rsidRPr="00522723">
        <w:rPr>
          <w:rFonts w:ascii="Times New Roman" w:hAnsi="Times New Roman"/>
        </w:rPr>
        <w:t>Me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  <w:b/>
        </w:rPr>
        <w:t xml:space="preserve"> (5m)</w:t>
      </w:r>
      <w:r w:rsidR="00AE0EE7">
        <w:rPr>
          <w:rFonts w:ascii="Times New Roman" w:hAnsi="Times New Roman"/>
        </w:rPr>
        <w:t xml:space="preserve"> S12g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30019961   -0.0242072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2494278    1.05712681   -1.621074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3999458   -1.13376067   -1.631341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3999458   -1.13376067    1.631341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2494278    1.05712681    1.621074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0510243   -0.29304672   -3.167688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3803621   -0.54336978   -4.325932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6954225    0.17609378   -5.486499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3780061    1.14675938   -5.468793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6072024    1.39976167   -4.310918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9377995    0.69177331   -3.124341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0510243   -0.29304672    3.167688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3803621   -0.54336978    4.325932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6954225    0.17609378    5.486499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3780061    1.14675938    5.468793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6072024    1.39976167    4.310918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9377995    0.69177331    3.124341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1083798   -1.62633843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6366944   -2.68967460   -1.728223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7440836   -2.41841517   -1.260580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6366944   -2.68967460    1.7282235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7440836   -2.41841517    1.260580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2951233   -1.29239795   -4.312859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4750965   -0.00640675   -6.390877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5017109    1.72548825   -6.367578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2821722    2.17304679   -4.307027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2951233   -1.29239795    4.312859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4750965   -0.00640675    6.390877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5017109    1.72548825    6.367578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2821722    2.17304679    4.307027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0149409   -1.13274941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3332642   -3.05366070   -2.759285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7231091   -3.40330187   -1.094014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9324866   -1.82191176   -2.016285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1753314   -3.36634890   -1.139126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7231091   -3.40330187    1.094014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3332642   -3.05366070    2.7592852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1753314   -3.36634890    1.139126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9324866   -1.82191176    2.016285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-1.09628592    1.73419534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2.29602705    1.90177466   -1.404738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5242496    1.97722158   -2.352643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5561633    1.02687903   -1.438998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9929864    2.80615181   -1.258358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29602705    1.90177466    1.404738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5561633    1.02687903    1.438998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5242496    1.97722158    2.352643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9929864    2.80615181    1.258358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4247081    3.44023421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7162171    3.98432579   -0.892052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7162171    3.98432579    0.892052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4721785    3.3691567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P</w:t>
      </w:r>
      <w:r w:rsidRPr="00522723">
        <w:rPr>
          <w:rFonts w:ascii="Times New Roman" w:hAnsi="Times New Roman"/>
        </w:rPr>
        <w:t>Me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  <w:b/>
        </w:rPr>
        <w:t xml:space="preserve"> (5m)</w:t>
      </w:r>
      <w:r w:rsidR="00AE0EE7">
        <w:rPr>
          <w:rFonts w:ascii="Times New Roman" w:hAnsi="Times New Roman"/>
        </w:rPr>
        <w:t xml:space="preserve"> S12g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39918962    0.0449493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1262882    1.09178051   -1.804698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7842397   -1.26430076   -1.756389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7842397   -1.26430076    1.756389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51262882    1.09178051    1.804698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5963785   -0.38485897   -3.26607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1663861   -0.64624343   -4.410798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2435306    0.09307699   -5.572996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3556442    1.10856601   -5.578682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8022105    1.38024296   -4.439562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0126707    0.65007414   -3.248403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5963785   -0.38485897    3.26607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1663861   -0.64624343    4.410798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92435306    0.09307699    5.572996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3556442    1.10856601    5.578682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8022105    1.38024296    4.439562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0126707    0.65007414    3.248403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7804191   -1.58749364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5021479   -2.72358481   -1.727464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4709932   -2.37661863   -1.261822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5021479   -2.72358481    1.7274647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4709932   -2.37661863    1.261822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6997746   -1.43290245   -4.382341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2278056   -0.11220674   -6.459278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9467108    1.70461592   -6.477358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0955324    2.18950209   -4.451987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6997746   -1.43290245    4.382341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2278056   -0.11220674    6.459278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9467108    1.70461592    6.477358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50955324    2.18950209    4.451987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6998762   -1.09502119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6909954   -3.16107681   -2.730331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903787   -3.42930670   -1.062695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3407363   -1.75953446   -2.022065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2951233   -3.30293388   -1.147809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903787   -3.42930670    1.062695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6909954   -3.16107681    2.730331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2951233   -3.30293388    1.147809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3407363   -1.75953446    2.022065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-0.96386884    1.8958838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14601800    2.04592995   -1.413371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1.59502966    2.09397766   -2.358393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1468373    1.17737757   -1.427787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73718519    2.96139759   -1.285707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14601800    2.04592995    1.413371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81468373    1.17737757    1.427787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59502966    2.09397766    2.358393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73718519    2.96139759    1.285707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3652826    3.55842224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3883875    4.11552259   -0.893772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3883875    4.11552259    0.893772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4870103    3.4299030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</w:rPr>
        <w:t>)P</w:t>
      </w:r>
      <w:r w:rsidRPr="00522723">
        <w:rPr>
          <w:rFonts w:ascii="Times New Roman" w:hAnsi="Times New Roman"/>
        </w:rPr>
        <w:t>Me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  <w:b/>
        </w:rPr>
        <w:t xml:space="preserve"> (5m)</w:t>
      </w:r>
      <w:r w:rsidR="00AE0EE7">
        <w:rPr>
          <w:rFonts w:ascii="Times New Roman" w:hAnsi="Times New Roman"/>
        </w:rPr>
        <w:t xml:space="preserve"> S12g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50078953    0.1347983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64741397    1.05140058   -1.861569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5417654   -1.25610433   -1.840785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75417654   -1.25610433    1.840785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64741397    1.05140058    1.861569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7621412   -0.37951058   -3.332557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2191641   -0.62308610   -4.489756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0766207    0.12101702   -5.644344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6185839    1.12510703   -5.632032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9976854    1.37575501   -4.483031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0003641    0.64030606   -3.299647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7621412   -0.37951058    3.332557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2191641   -0.62308610    4.4897567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0766207    0.12101702    5.644344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6185839    1.12510703    5.632032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9976854    1.37575501    4.483031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0003641    0.64030606    3.299647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6407321   -1.8245946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5847927   -2.79424320   -1.766908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7535718   -2.58411962   -1.264373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5847927   -2.79424320    1.766908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7535718   -2.58411962    1.264373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8671247   -1.39846889   -4.474189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9867897   -0.07190037   -6.538286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3724254    1.72711177   -6.523497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4381451    2.17125553   -4.483315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8671247   -1.39846889    4.474189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9867897   -0.07190037    6.5382860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3724254    1.72711177    6.523497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4381451    2.17125553    4.483315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7443112   -1.37038598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6074203   -3.24928748   -2.762186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3018332   -3.44161642   -1.107456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2855537   -2.00746829   -2.0123351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5892146   -3.56981120   -1.172051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3018332   -3.44161642    1.107456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6074203   -3.24928748    2.7621861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5892146   -3.56981120    1.172051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2855537   -2.00746829    2.012335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-1.32465766    1.99399226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9122414    2.12460009   -1.4293606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1389335    2.15824941   -2.360898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3.14343457    1.24361839   -1.448926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0237359    3.03174377   -1.341674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2.49122414    2.12460009    1.4293606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4343457    1.24361839    1.448926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1389335    2.15824941    2.360898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10237359    3.03174377    1.341674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1232348    3.66728618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1311947    4.22734568   -0.892131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1311947    4.22734568    0.892131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7503046    3.54280411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P</w:t>
      </w:r>
      <w:r w:rsidR="00522723" w:rsidRPr="00522723">
        <w:rPr>
          <w:rFonts w:ascii="Times New Roman" w:hAnsi="Times New Roman"/>
        </w:rPr>
        <w:t>Me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  <w:b/>
        </w:rPr>
        <w:t xml:space="preserve"> (5t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0354339    3.06541796    7.910638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25638269    5.15142145    8.872311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77364287    3.53327627    6.625591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4741534    2.75708543    8.927471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70528427    0.94137193    7.001904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 4.19095733    2.25159257    9.647724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57530724    0.44155925    9.766440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89593309    2.91508559    9.946859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44373419    2.53037849   11.319535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1477836    5.02803107    7.305937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9404795    5.40491005    6.903344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0666428    6.51014330    7.484771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2057222    7.22601534    8.472173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4871799    6.84393773    8.875338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1652210    5.72149616    8.307395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1184468    0.97616480    8.997923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2943337    0.41882474    9.9570393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5855156   -0.96553734   10.039432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5525140   -1.76901890    9.145171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39434077   -1.20696281    8.1892809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5798355    0.18745839    8.104783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6230333    3.84335456    6.317902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93209335    4.18785900    5.105534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60703669    4.80335988    5.480912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2973468    3.23836685    7.561372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3998093    4.32684211    6.758224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0258017    2.99944544    5.759188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6457097    0.26052560   10.673744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4616037    0.12891128    8.885838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4962012   -0.14086804    9.807009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31218444    2.44107877   10.844301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85856206    3.99984074   10.085812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53868554    2.68764309    9.0880556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1131722    2.13982346   12.097336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7580973    2.01908373   11.384290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29055431    3.60486443   11.466707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1354496    4.82247270    6.142507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1090564    6.80273440    7.182778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19406362    8.08651417    8.944653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3870860    7.39990934    9.6612387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6944287    1.06817761   10.645530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9752885   -1.41210949   10.799436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7088520   -2.85379681    9.208205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6314652   -1.85161183    7.520427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3.80559935    3.30614334    4.465132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60723568    4.89240612    4.613047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75502376    5.71666213    6.0653703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3900143    5.05609176    4.573582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06660172    3.57259890    8.014952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0571522    2.34018690    6.960647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9172864    4.59455183    5.898915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9480867    5.22658261    7.363805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P</w:t>
      </w:r>
      <w:r w:rsidR="00522723" w:rsidRPr="00522723">
        <w:rPr>
          <w:rFonts w:ascii="Times New Roman" w:hAnsi="Times New Roman"/>
        </w:rPr>
        <w:t>Me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  <w:b/>
        </w:rPr>
        <w:t xml:space="preserve"> (5t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4561033    3.04142877    7.901216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43937588    5.08606753    8.902293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9609925    3.71055329    6.339365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64702185    2.70044759    8.917329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64195922    0.93387296    7.060882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 4.15875002    2.21363310    9.759009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48040036    0.39618601    9.901404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87716106    2.83108664   10.066258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35594686    2.54279616   11.391530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62695388    5.11895113    7.179071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88791130    5.55923560    6.776197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51828629    6.60360870    7.445470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86919536    7.20836781    8.523557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61551043    6.76986297    8.929697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96934108    5.70580923    8.275514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4837760    0.91713720    9.006862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5841715    0.29507029    9.963261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1893894   -1.08567433   10.129069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1968317   -1.84780810    9.313974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2690497   -1.23272475    8.363384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2960324    0.16246906    8.201904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5848055    3.91172479    6.275244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87311496    4.50941832    5.025141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4169971    4.99585075    5.548732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0687814    3.08591988    7.322056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8319545    4.26606240    6.671950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8324266    3.11175378    5.643137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4869968    0.20653206   10.820375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5553294    0.05634044    9.033432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53484793   -0.15339155    9.932249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27458587    2.35896369   10.973442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87355048    3.91863955   10.184577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51062327    2.56630910    9.211214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9167447    2.16273577   12.201018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8289944    2.03897497   11.425413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20894301    3.62155521   11.509731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7863429    5.07064678    5.935086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50874734    6.93370788    7.136126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5164308    8.02323674    9.0630726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3127038    7.23547968    9.787249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1572250    0.90384585   10.582400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4135404   -1.56201217   10.8851775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75870418   -2.93043596    9.432629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0175254   -1.83466493    7.7563181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4048144    3.71870845    4.276033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45476542    5.31878434    4.575852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2.67673939    5.83243341    6.241748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3103922    5.34277459    4.700918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5478668    3.31430484    7.534874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4713403    2.19126848    6.693797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0495596    4.58126260    5.797285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3495004    5.11807640    7.360970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</w:rPr>
        <w:t>)P</w:t>
      </w:r>
      <w:r w:rsidR="00522723" w:rsidRPr="00522723">
        <w:rPr>
          <w:rFonts w:ascii="Times New Roman" w:hAnsi="Times New Roman"/>
        </w:rPr>
        <w:t>Me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  <w:b/>
        </w:rPr>
        <w:t xml:space="preserve"> (5t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3.03093413    3.01680616    7.8139524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5951140    5.22653657    8.901824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3113904    3.85488533    6.296809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63909213    2.72827279    8.754719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54596752    0.74122651    6.926605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P       4.30461349    2.08043548    9.8323667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64148720    0.26964968   10.020809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99263970    2.76765681   10.149544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45772934    2.44758977   11.434251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9196998    5.18705201    7.223069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88163208    5.57633067    6.856144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57187342    6.52700924    7.6003685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5478925    7.08642473    8.720379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67387497    6.69814569    9.090243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95416851    5.73360374    8.358840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358390    0.95671966    8.9937578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8172508    0.43891390   10.049764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3523050   -0.91667470   10.355955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6598883   -1.75847346    9.582514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2165447   -1.24761686    8.534696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1470320    0.12350574    8.216516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5106074    3.95200417    6.083222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81262047    4.69058480    4.995554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3218912    5.09639495    5.466087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4365861    3.01063912    7.15047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6486824    4.22789232    6.480075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2975236    3.18514273    5.408406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7838832    0.08011638   10.959073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24504084   -0.07722284    9.174208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9390644   -0.27967229   10.018622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38945385    2.37557192   11.094695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93627121    3.86058298   10.192817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6.65902785    2.48169101    9.3267971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06501527    2.10634347   12.282284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8591808    1.93886681   11.450157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29355739    3.52911376   11.501895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4743189    5.11876751    5.984339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58027094    6.82080633    7.313574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48314892    7.82656008    9.3210587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21318861    7.13249332    9.976119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0431216    1.11267507   10.6361393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2110169   -1.31042755   11.184919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81172615   -2.82414436    9.805885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080322   -1.91309429    7.956741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5300284    3.93434923    4.203062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38381175    5.54295811    4.617720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0188071    5.88968192    6.218387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7306838    5.48882539    4.6004145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1.30346622    3.16588332    7.369398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1679947    2.11057001    6.5405784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6085422    4.50538863    5.617111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7116069    5.08424028    7.167643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H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</w:rPr>
        <w:t xml:space="preserve"> </w:t>
      </w:r>
      <w:r w:rsidR="00AE0EE7" w:rsidRPr="00056FF4">
        <w:rPr>
          <w:rFonts w:ascii="Times New Roman" w:hAnsi="Times New Roman"/>
          <w:b/>
        </w:rPr>
        <w:t xml:space="preserve"> (6m)</w:t>
      </w:r>
      <w:r w:rsidR="00AE0EE7">
        <w:rPr>
          <w:rFonts w:ascii="Times New Roman" w:hAnsi="Times New Roman"/>
        </w:rPr>
        <w:t xml:space="preserve"> S12g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16539594   -0.38986975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64228095   -1.84604224    1.594525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7607728    0.93140329    1.653380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87607728    0.93140329   -1.653380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64228095   -1.84604224   -1.5945253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9888175   -0.02741509    3.175533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9987840    0.42235224    4.351533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2456219   -0.34785043    5.508865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4571668   -1.57079069    5.470899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4147638   -2.02246147    4.296300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3499661   -1.26442829    3.111728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9888175   -0.02741509   -3.175533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9987840    0.42235224   -4.351533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2456219   -0.34785043   -5.508865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54571668   -1.57079069   -5.470899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4147638   -2.02246147   -4.296300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3499661   -1.26442829   -3.111728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9218268    0.7024679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2647792    2.13697172    1.748124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9444058    1.47449155    1.262668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52647792    2.13697172   -1.748124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9444058    1.47449155   -1.262668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4614564   -1.44241124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3396853    1.37224921    4.355990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0115510   -0.00687772    6.426378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8673988   -2.18702342    6.367915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5335959   -2.98412046    4.279256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3396853    1.37224921   -4.355990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0115510   -0.00687772   -6.426378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48673988   -2.18702342   -6.367915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5335959   -2.98412046   -4.279256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1419794   -0.01668972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1468753    2.48866609    2.779942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0808414    2.97634209    1.121198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2917218    0.75245671    2.013136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8525576    2.22596293    1.130835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0808414    2.97634209   -1.121198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1468753    2.48866609   -2.779942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8525576    2.22596293   -1.130835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2917218    0.75245671   -2.013136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9483630   -2.05408880    0.815087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99483630   -2.05408880   -0.815087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79590799   -0.8801127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H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</w:rPr>
        <w:t xml:space="preserve"> </w:t>
      </w:r>
      <w:r w:rsidR="00AE0EE7" w:rsidRPr="00056FF4">
        <w:rPr>
          <w:rFonts w:ascii="Times New Roman" w:hAnsi="Times New Roman"/>
          <w:b/>
        </w:rPr>
        <w:t xml:space="preserve"> (6m)</w:t>
      </w:r>
      <w:r w:rsidR="00AE0EE7">
        <w:rPr>
          <w:rFonts w:ascii="Times New Roman" w:hAnsi="Times New Roman"/>
        </w:rPr>
        <w:t xml:space="preserve"> S12g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36405913   -0.5336562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39167530   -1.98653192    1.593621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S      -1.04016720    0.84719796    1.725916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1.04016720    0.84719796   -1.725916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39167530   -1.98653192   -1.593621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9803739   -0.10519303    3.236942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3079082    0.35813182    4.441030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3501450   -0.42323438    5.588665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0922748   -1.67174660    5.516114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9140796   -2.13664310    4.313784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8812145   -1.36562603    3.141539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79803739   -0.10519303   -3.2369428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3079082    0.35813182   -4.441030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3501450   -0.42323438   -5.588665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0922748   -1.67174660   -5.516114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9140796   -2.13664310   -4.313784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8812145   -1.36562603   -3.141539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1437881    0.8856500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7307716    2.15079330    1.759973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1271317    1.63409881    1.263972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7307716    2.15079330   -1.7599731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1271317    1.63409881   -1.2639726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58211245   -1.48623717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3073685    1.32563346    4.474220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5869603   -0.07014932    6.527454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3815474   -2.29699862    6.405896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7799131   -3.11868706    4.266936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3073685    1.32563346   -4.474220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65869603   -0.07014932   -6.5274548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3815474   -2.29699862   -6.405896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7799131   -3.11868706   -4.266936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4815874    0.18370441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3834800    2.53353980    2.783057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3718285    2.94408397    1.126123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1672307    0.94236625    2.010486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0649101    2.48615515    1.183288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3718285    2.94408397   -1.126123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3834800    2.53353980   -2.783057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0649101    2.48615515   -1.183288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1672307    0.94236625   -2.010486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66343958   -2.09180274    0.814985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66343958   -2.09180274   -0.814985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3.40577260   -0.88655657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H</w:t>
      </w:r>
      <w:r w:rsidRPr="00522723">
        <w:rPr>
          <w:rFonts w:ascii="Times New Roman" w:hAnsi="Times New Roman"/>
          <w:vertAlign w:val="subscript"/>
        </w:rPr>
        <w:t>3</w:t>
      </w:r>
      <w:r w:rsidR="00AE0EE7" w:rsidRPr="00056FF4">
        <w:rPr>
          <w:rFonts w:ascii="Times New Roman" w:hAnsi="Times New Roman"/>
        </w:rPr>
        <w:t xml:space="preserve"> </w:t>
      </w:r>
      <w:r w:rsidR="00AE0EE7" w:rsidRPr="00056FF4">
        <w:rPr>
          <w:rFonts w:ascii="Times New Roman" w:hAnsi="Times New Roman"/>
          <w:b/>
        </w:rPr>
        <w:t xml:space="preserve"> (6m)</w:t>
      </w:r>
      <w:r w:rsidR="00AE0EE7">
        <w:rPr>
          <w:rFonts w:ascii="Times New Roman" w:hAnsi="Times New Roman"/>
        </w:rPr>
        <w:t xml:space="preserve"> S12g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-0.10332450   -0.65537544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69711271   -1.92513783    1.857656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0521589    1.00466470    1.869082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0521589    1.00466470   -1.869082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69711271   -1.92513783   -1.857656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6145092    0.03408854    3.360601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5828137    0.50088055    4.536881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3088057   -0.26124899    5.699785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0488505   -1.50896057    5.676548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1760414   -1.98074060    4.509775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3337944   -1.23144044    3.316638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6145092    0.03408854   -3.360601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lastRenderedPageBreak/>
        <w:t>C      -1.25828137    0.50088055   -4.536881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23088057   -0.26124899   -5.6997850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0488505   -1.50896057   -5.676548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1760414   -1.98074060   -4.509775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3337944   -1.23144044   -3.316638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6166313    0.8355259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9724722    2.19498860    1.772053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9476338    1.59180803    1.264726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9724722    2.19498860   -1.7720532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9476338    1.59180803   -1.264726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2.17611073   -1.52401037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5979376    1.46768686    4.529461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0580974    0.10705838    6.607749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8361477   -2.12668822    6.574194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5624075   -2.96144839    4.503451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5979376    1.46768686   -4.529461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0580974    0.10705838   -6.607749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8361477   -2.12668822   -6.574194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5624075   -2.96144839   -4.503451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1164858    0.14712239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3557892    2.63888311    2.762632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0891314    2.97579651    1.108814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633471    0.88424883    2.012721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3636772    2.40005854    1.166690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0891314    2.97579651   -1.1088141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3557892    2.63888311   -2.7626328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3636772    2.40005854   -1.1666908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633471    0.88424883   -2.012721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31479274   -2.11811290    0.816122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31479274   -2.11811290   -0.8161220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93545680   -0.8446774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H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 </w:t>
      </w:r>
      <w:r w:rsidRPr="00056FF4">
        <w:rPr>
          <w:rFonts w:ascii="Times New Roman" w:hAnsi="Times New Roman"/>
          <w:b/>
        </w:rPr>
        <w:t xml:space="preserve"> (6t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2.94750828    3.11441343    7.8339119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22287942    5.17734796    8.849293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74250343    3.58416725    6.576268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0200823    2.77269881    8.875419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75276417    0.92310896    7.0413991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2558151    5.01789839    7.339414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82020307    5.37581112    6.965895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5751769    6.43825193    7.598817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8217745    7.12961301    8.610510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9521415    6.76754094    8.984999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3441729    5.68992915    8.363291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3042251    0.98696055    9.021629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2007910    0.44240435    9.980870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9996793   -0.94051202   10.1289309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502749   -1.75799138    9.301425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2253608   -1.21017862    8.3442319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3228903    0.18413304    8.190210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4214485    3.84819653    6.268055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91229154    4.30859767    5.081066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6451519    4.86415335    5.469407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5834518    3.17524659    7.474466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9083994    4.28556999    6.683784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1447290    3.02342722    5.673018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7.32997063    4.81379525    6.183461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7290035    6.71423056    7.319247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27422021    7.95599207    9.123274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9032243    7.31008309    9.7836274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0890680    1.10243655   10.616990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4810476   -1.37424791   10.8886336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3029879   -2.84098701    9.415798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3115871   -1.86460049    7.721129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2257271    3.46407523    4.386873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57582054    5.05949595    4.644926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7810732    5.75732517    6.0911793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9167446    5.13006862    4.569140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2444768    3.47142127    7.891341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7114831    2.26299581    6.879136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2846995    4.53315933    5.8097745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0463581    5.18966456    7.292478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06094907    2.33693828    9.409974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6160652    2.56755319   10.318245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13079888    1.32035544    9.360621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1552238    2.69259619    9.438106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H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 </w:t>
      </w:r>
      <w:r w:rsidRPr="00056FF4">
        <w:rPr>
          <w:rFonts w:ascii="Times New Roman" w:hAnsi="Times New Roman"/>
          <w:b/>
        </w:rPr>
        <w:t xml:space="preserve"> (6t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2.94694629    3.10945133    7.8072324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25408183    5.13393955    8.883301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70496201    3.66545152    6.488757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4647584    2.78323420    8.789894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79196298    0.88349899    7.092007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1980078    5.05449629    7.3034551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80830928    5.42231257    6.922969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6886007    6.43883191    7.608295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82633888    7.07190570    8.6738866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4151028    6.69880452    9.0530500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6334318    5.66971511    8.378513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9550951    1.00286973    9.002987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7442613    0.48438716    9.958926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2881709   -0.89254633   10.167639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560945   -1.72978306    9.4027981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5243989   -1.20672680    8.447399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3768452    0.17980967    8.237182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1449777    3.92419326    6.056397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84973062    4.47502921    5.039700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6982315    4.99119505    5.395923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8634024    3.10873006    7.3355656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7437650    4.27017358    6.537072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3320609    3.12985535    5.420088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29672665    4.90523602    6.097481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8078138    6.72252700    7.323435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3854594    7.85967758    9.226045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5875669    7.19345560    9.895126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9623639    1.15900136   10.5462744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9270328   -1.30531094   10.9256040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5906222   -2.80721651    9.5653047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9470390   -1.87419606    7.8739664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9554128    3.67092427    4.295783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50940456    5.26014674    4.6606444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4564367    5.83168462    6.094278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 1.97861067    5.34930887    4.476490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8393037    3.32564088    7.727428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1019661    2.18796747    6.743129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2154344    4.50308618    5.715804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45814367    5.16517847    7.1655250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24741737    2.17749558    9.667535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6088567    2.44721670   10.569820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7303220    1.15979619    9.6445903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21457928    2.49646458    9.668584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H</w:t>
      </w:r>
      <w:r w:rsidR="00522723" w:rsidRPr="00522723">
        <w:rPr>
          <w:rFonts w:ascii="Times New Roman" w:hAnsi="Times New Roman"/>
          <w:vertAlign w:val="subscript"/>
        </w:rPr>
        <w:t>3</w:t>
      </w:r>
      <w:r w:rsidRPr="00056FF4">
        <w:rPr>
          <w:rFonts w:ascii="Times New Roman" w:hAnsi="Times New Roman"/>
        </w:rPr>
        <w:t xml:space="preserve"> </w:t>
      </w:r>
      <w:r w:rsidRPr="00056FF4">
        <w:rPr>
          <w:rFonts w:ascii="Times New Roman" w:hAnsi="Times New Roman"/>
          <w:b/>
        </w:rPr>
        <w:t xml:space="preserve"> (6t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2.97674215    3.09303520    7.849677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7805641    5.25122428    8.926659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84414886    3.89604844    6.277019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56113850    2.67845234    8.725967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64212379    0.73002171    7.047998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62757831    5.17965200    7.257848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3572193    5.53116539    6.914799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66103344    6.41915445    7.701429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05979071    6.95787382    8.840201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76122256    6.60749922    9.186629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00499334    5.70500594    8.412739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5552361    0.91440400    9.012597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3460047    0.39411693   10.041833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3777161   -0.94606361   10.401346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5254582   -1.76868552    9.708278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3913923   -1.25499147    8.683996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7825791    0.10201426    8.3088337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75637792    3.92649889    6.087344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79666948    4.76079656    5.019552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0158469    5.10836547    5.494046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3973105    2.88707200    7.0683311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3331764    4.12588917    6.4080300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0980312    3.15908234    5.413579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8876381    5.08896213    6.028504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68337636    6.68033094    7.433083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61490506    7.64816702    9.475321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31256439    7.02560481   10.086761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2269599    1.05417558   10.5677035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4890466   -1.34170298   11.211081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94329231   -2.82131009    9.976419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3979742   -1.90761148    8.164860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6268149    4.03938774    4.194044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34468862    5.64449399    4.682421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3786243    5.88958191    6.2606960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82990657    5.49027640    4.6328139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1684965    2.98578314    7.226165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2925821    1.98500207    6.485387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5379870    4.34997457    5.504592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5034635    4.99364355    7.074793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12695546    2.16753382    9.5355734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9604347    2.49791664   10.4406157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07722444    1.14966456    9.543254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1510984    2.41407644    9.4938494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</w:t>
      </w:r>
      <w:r w:rsidRPr="00522723">
        <w:rPr>
          <w:rFonts w:ascii="Times New Roman" w:hAnsi="Times New Roman"/>
          <w:vertAlign w:val="subscript"/>
        </w:rPr>
        <w:t>2</w:t>
      </w:r>
      <w:r w:rsidRPr="00522723">
        <w:rPr>
          <w:rFonts w:ascii="Times New Roman" w:hAnsi="Times New Roman"/>
        </w:rPr>
        <w:t>H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  <w:b/>
        </w:rPr>
        <w:t xml:space="preserve"> (7m)</w:t>
      </w:r>
      <w:r w:rsidR="00AE0EE7">
        <w:rPr>
          <w:rFonts w:ascii="Times New Roman" w:hAnsi="Times New Roman"/>
        </w:rPr>
        <w:t xml:space="preserve"> S12g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3078065    0.3472789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49325564    1.78909483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1060758    1.66188432    0.8020919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11060758    1.66188432   -0.802091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18582218    3.23117586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3892364    3.31470014    0.793443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3892364    3.31470014   -0.7934430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4041560    1.55241290    1.631535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5554382   -0.81369998    1.633693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4041560    1.55241290   -1.631535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5554382   -0.81369998   -1.633693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1485772   -1.10423999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37181847   -0.5530457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2278341    0.08641941    3.163236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5106254   -0.20942031    4.315136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8032118   -1.01914458    4.299728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5354025    0.53737473    5.472968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2859241    0.31853824    6.371140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2178877    1.58052173    5.459924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6509515    2.17969643    6.356720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9498975    1.87958573    4.308608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0400313    2.70687180    4.309832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9972335    1.14534277    3.123798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2278341    0.08641941   -3.1632363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5106254   -0.20942031   -4.315136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8032118   -1.01914458   -4.299728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5354025    0.53737473   -5.472968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2859241    0.31853824   -6.371140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2178877    1.58052173   -5.4599243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6509515    2.17969643   -6.3567205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9498975    1.87958573   -4.308608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20400313    2.70687180   -4.309832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9972335    1.14534277   -3.1237983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6871441   -2.28335061    1.741935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1279138   -3.04246014    1.117056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7409244   -2.63794382    2.7764575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4932832   -1.90114705    1.263170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476199   -2.80204592    1.1326689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2615671   -1.26605921    2.015077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6871441   -2.28335061   -1.7419356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7409244   -2.63794382   -2.7764575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1279138   -3.04246014   -1.117056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4932832   -1.90114705   -1.263170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2615671   -1.26605921   -2.015077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6476199   -2.80204592   -1.1326689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</w:t>
      </w:r>
      <w:r w:rsidRPr="00522723">
        <w:rPr>
          <w:rFonts w:ascii="Times New Roman" w:hAnsi="Times New Roman"/>
          <w:vertAlign w:val="subscript"/>
        </w:rPr>
        <w:t>2</w:t>
      </w:r>
      <w:r w:rsidRPr="00522723">
        <w:rPr>
          <w:rFonts w:ascii="Times New Roman" w:hAnsi="Times New Roman"/>
        </w:rPr>
        <w:t>H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  <w:b/>
        </w:rPr>
        <w:t xml:space="preserve"> (7m)</w:t>
      </w:r>
      <w:r w:rsidR="00AE0EE7">
        <w:rPr>
          <w:rFonts w:ascii="Times New Roman" w:hAnsi="Times New Roman"/>
        </w:rPr>
        <w:t xml:space="preserve"> S12g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03017580    0.40304150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94982342    1.87872317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56912644    1.76238831    0.8031582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56912644    1.76238831   -0.803158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58655012    3.31318510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lastRenderedPageBreak/>
        <w:t>H</w:t>
      </w:r>
      <w:r w:rsidR="00AE0EE7" w:rsidRPr="00056FF4">
        <w:rPr>
          <w:rFonts w:ascii="Times New Roman" w:hAnsi="Times New Roman"/>
        </w:rPr>
        <w:t xml:space="preserve">      -0.93251826    3.37180630    0.788577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93251826    3.37180630   -0.788577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9350192    1.64479560    1.597748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5177873   -0.77703117    1.721898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09350192    1.64479560   -1.597748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5177873   -0.77703117   -1.7218988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1987326   -1.42050912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0468037   -0.92231149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8363837    0.07477857    3.239219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700931   -0.26770759    4.444880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0439705   -1.09588692    4.475654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1743438    0.46075833    5.596659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0157971    0.20353215    6.537310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7546120    1.53461455    5.526520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9411460    2.11932366    6.419829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460733    1.88145849    4.322326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543725    2.73083824    4.277872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817995    1.16164407    3.146607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48363837    0.07477857   -3.239219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09700931   -0.26770759   -4.444880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80439705   -1.09588692   -4.4756541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81743438    0.46075833   -5.596659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0157971    0.20353215   -6.5373102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7546120    1.53461455   -5.526520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9411460    2.11932366   -6.4198296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460733    1.88145849   -4.3223266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35543725    2.73083824   -4.277872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817995    1.16164407   -3.1466075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0620884   -2.36062690    1.751145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7924324   -3.03009274    1.112281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2597043   -2.75136132    2.772631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3168005   -2.17259646    1.262960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0628431   -3.16372746    1.184454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8283085   -1.59626476    2.0134892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00620884   -2.36062690   -1.751145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02597043   -2.75136132   -2.7726316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57924324   -3.03009274   -1.112281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43168005   -2.17259646   -1.262960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8283085   -1.59626476   -2.013489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0628431   -3.16372746   -1.1844542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Me</w:t>
      </w:r>
      <w:r w:rsidR="00AE0EE7" w:rsidRPr="00056FF4">
        <w:rPr>
          <w:rFonts w:ascii="Times New Roman" w:hAnsi="Times New Roman"/>
        </w:rPr>
        <w:t>so-(Fe(</w:t>
      </w:r>
      <w:r w:rsidRPr="00522723">
        <w:rPr>
          <w:rFonts w:ascii="Times New Roman" w:hAnsi="Times New Roman"/>
        </w:rPr>
        <w:t>NH)S</w:t>
      </w:r>
      <w:r w:rsidRPr="00522723">
        <w:rPr>
          <w:rFonts w:ascii="Times New Roman" w:hAnsi="Times New Roman"/>
          <w:vertAlign w:val="subscript"/>
        </w:rPr>
        <w:t>4</w:t>
      </w:r>
      <w:r w:rsidRPr="00522723">
        <w:rPr>
          <w:rFonts w:ascii="Times New Roman" w:hAnsi="Times New Roman"/>
        </w:rPr>
        <w:t>)N</w:t>
      </w:r>
      <w:r w:rsidRPr="00522723">
        <w:rPr>
          <w:rFonts w:ascii="Times New Roman" w:hAnsi="Times New Roman"/>
          <w:vertAlign w:val="subscript"/>
        </w:rPr>
        <w:t>2</w:t>
      </w:r>
      <w:r w:rsidRPr="00522723">
        <w:rPr>
          <w:rFonts w:ascii="Times New Roman" w:hAnsi="Times New Roman"/>
        </w:rPr>
        <w:t>H</w:t>
      </w:r>
      <w:r w:rsidRPr="00522723">
        <w:rPr>
          <w:rFonts w:ascii="Times New Roman" w:hAnsi="Times New Roman"/>
          <w:vertAlign w:val="subscript"/>
        </w:rPr>
        <w:t>4</w:t>
      </w:r>
      <w:r w:rsidR="00AE0EE7" w:rsidRPr="00056FF4">
        <w:rPr>
          <w:rFonts w:ascii="Times New Roman" w:hAnsi="Times New Roman"/>
          <w:b/>
        </w:rPr>
        <w:t xml:space="preserve"> (7m)</w:t>
      </w:r>
      <w:r w:rsidR="00AE0EE7">
        <w:rPr>
          <w:rFonts w:ascii="Times New Roman" w:hAnsi="Times New Roman"/>
        </w:rPr>
        <w:t xml:space="preserve"> S12g</w:t>
      </w:r>
      <w:r w:rsidRPr="00522723">
        <w:rPr>
          <w:rFonts w:ascii="Times New Roman" w:hAnsi="Times New Roman"/>
        </w:rPr>
        <w:t>-C</w:t>
      </w:r>
      <w:r w:rsidR="00AE0EE7"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0.15248825    0.56899942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62944576    1.94395908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24378562    1.81688510    0.805498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24378562    1.81688510   -0.805498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-1.27044398    3.37607570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2457838    3.44456129    0.7948745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2457838    3.44456129   -0.794874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8465429    1.61775306    1.875315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8897618   -0.91919252    1.848984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1.18465429    1.61775306   -1.8753158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-0.98897618   -0.91919252   -1.848984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58276756   -1.22743509    0.000000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4949375   -0.69347408    0.000000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0482367    0.00630144    3.339293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3034631   -0.30381124    4.494589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1965736   -1.14691231    4.477234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9098960    0.45843525    5.649003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6678578    0.21345581    6.540124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1870652    1.54835834    5.639701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0399201    2.16495779    6.531018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816513    1.86534504    4.493485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6500943    2.72656566    4.496048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7134728    1.11482829    3.308898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60482367    0.00630144   -3.339293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33034631   -0.30381124   -4.494589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2.01965736   -1.14691231   -4.477234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1.19098960    0.45843525   -5.6490031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76678578    0.21345581   -6.5401249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31870652    1.54835834   -5.639701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0399201    2.16495779   -6.5310188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9816513    1.86534504   -4.493485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6500943    2.72656566   -4.4960486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7134728    1.11482829   -3.308898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8021290   -2.34331010    1.769481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4038056   -3.04646337    1.1101794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2937558   -2.79578205    2.7645373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6827234   -1.99096801    1.267472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4865542   -2.92243216    1.175735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5963194   -1.35925685    2.014196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18021290   -2.34331010   -1.7694819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22937558   -2.79578205   -2.764537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4038056   -3.04646337   -1.110179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6827234   -1.99096801   -1.2674721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05963194   -1.35925685   -2.0141962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4865542   -2.92243216   -1.1757355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</w:t>
      </w:r>
      <w:r w:rsidR="00522723" w:rsidRPr="00522723">
        <w:rPr>
          <w:rFonts w:ascii="Times New Roman" w:hAnsi="Times New Roman"/>
          <w:vertAlign w:val="subscript"/>
        </w:rPr>
        <w:t>2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  <w:b/>
        </w:rPr>
        <w:t xml:space="preserve"> (7t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 xml:space="preserve">osmo  Singlet 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2.93285483    3.12550234    7.8595013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20215895    5.22752666    8.8081632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71987634    3.58276016    6.580927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98986785    2.75396223    8.9006073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77756671    0.93789312    7.064203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3036634    4.99640427    7.348642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84206814    5.31268610    6.9990808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50242790    6.34975127    7.650853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83314039    7.05600921    8.6553987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2666950    6.73663699    9.0033883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4282062    5.68696999    8.361782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83499513    0.96264485    9.024539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2348700    0.39702899    9.9641609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0161949   -0.98882749   10.083647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8192638   -1.78940069    9.2479539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3868181   -1.22099977    8.311527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4640801    0.17606944    8.1880304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82032899    3.83765585    6.2887207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88253114    4.31435776    5.092096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52931432    4.85678402    5.4810396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7111423    3.14376371    7.496252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46514733    4.26216184    6.7066802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9958873    3.00755137    5.6995813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4696304    4.73760907    6.2231212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53179883    6.59232082    7.392253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4471509    7.85960508    9.184866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2646947    7.28965790    9.797605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2088790    1.04237969   10.607198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5714204   -1.43874086   10.8273808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3598268   -2.87459083    9.338332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15404192   -1.86100155    7.6800541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0101826    3.47397720    4.3920356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54114144    5.07311592    4.662172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63366807    5.75518094    6.0960864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5112679    5.10872267    4.5801582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14156074    3.42840181    7.9113485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7360316    2.23177435    6.898586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15718575    4.50471764    5.833529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57031760    5.16666017    7.316141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06750981    2.33541372    9.4296025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95557824    1.32263038    9.3918764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5776290    2.51242404    9.250203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3.73598079    2.74540755   10.7884556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56738810    2.60037964   11.3659049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2378833    3.76164165   10.7106898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</w:t>
      </w:r>
      <w:r w:rsidR="00522723" w:rsidRPr="00522723">
        <w:rPr>
          <w:rFonts w:ascii="Times New Roman" w:hAnsi="Times New Roman"/>
          <w:vertAlign w:val="subscript"/>
        </w:rPr>
        <w:t>2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  <w:b/>
        </w:rPr>
        <w:t xml:space="preserve"> (7t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Tripl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2.88201995    3.13285631    7.768628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21231175    5.12274110    8.877600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66227911    3.67073482    6.4836458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88587817    2.78131646    8.745145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83069293    0.89950819    7.1429440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49355253    5.03370068    7.3232394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79427391    5.38034088    6.965398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46818802    6.36612930    7.6819904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82704110    6.98992979    8.753748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52916563    6.63796025    9.1092285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4.83812788    5.64093633    8.4022250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75655360    0.99978939    8.9696004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4114427    0.47367820    9.895243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8389068   -0.90285100   10.1076526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6969709   -1.73277344    9.3781083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56593020   -1.20201130    8.4550877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3890956    0.18453839    8.2434115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8694775    3.92321428    6.0293270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82648862    4.50361007    5.034466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43856306    5.00361060    5.3808287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2777853    3.08227332    7.2712652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33096227    4.25199687    6.4840262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2461278    3.13265417    5.3858803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28202187    4.86955201    6.135692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48977052    6.63296587    7.4160069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35081333    7.75189793    9.330609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04731958    7.12318932    9.957225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79459139    1.14136230   10.455353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7100617   -1.32192604   10.840986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65002810   -2.80988356    9.5434714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3869705   -1.86233455    7.909057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78913717    3.71270916    4.2757108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48673090    5.29994774    4.6809410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49789495    5.84048854    6.0846541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94977950    5.35914257    4.4597428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23571513    3.28428091    7.644054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22611903    2.16070056    6.679532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4853624    4.47449262    5.6469589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39003644    5.14805218    7.113665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25140208    2.08241990    9.7755876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85488533    1.16782592    9.979200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15768797    1.91531736    9.338821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39865041    2.79650914   11.0241247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34492781    2.66860700   11.3864243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32155616    3.78351678   10.7653125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trans-(Fe(</w:t>
      </w:r>
      <w:r w:rsidR="00522723" w:rsidRPr="00522723">
        <w:rPr>
          <w:rFonts w:ascii="Times New Roman" w:hAnsi="Times New Roman"/>
        </w:rPr>
        <w:t>NH)S</w:t>
      </w:r>
      <w:r w:rsidR="00522723" w:rsidRPr="00522723">
        <w:rPr>
          <w:rFonts w:ascii="Times New Roman" w:hAnsi="Times New Roman"/>
          <w:vertAlign w:val="subscript"/>
        </w:rPr>
        <w:t>4</w:t>
      </w:r>
      <w:r w:rsidR="00522723" w:rsidRPr="00522723">
        <w:rPr>
          <w:rFonts w:ascii="Times New Roman" w:hAnsi="Times New Roman"/>
        </w:rPr>
        <w:t>)N</w:t>
      </w:r>
      <w:r w:rsidR="00522723" w:rsidRPr="00522723">
        <w:rPr>
          <w:rFonts w:ascii="Times New Roman" w:hAnsi="Times New Roman"/>
          <w:vertAlign w:val="subscript"/>
        </w:rPr>
        <w:t>2</w:t>
      </w:r>
      <w:r w:rsidR="00522723" w:rsidRPr="00522723">
        <w:rPr>
          <w:rFonts w:ascii="Times New Roman" w:hAnsi="Times New Roman"/>
        </w:rPr>
        <w:t>H</w:t>
      </w:r>
      <w:r w:rsidR="00522723" w:rsidRPr="00522723">
        <w:rPr>
          <w:rFonts w:ascii="Times New Roman" w:hAnsi="Times New Roman"/>
          <w:vertAlign w:val="subscript"/>
        </w:rPr>
        <w:t>4</w:t>
      </w:r>
      <w:r w:rsidRPr="00056FF4">
        <w:rPr>
          <w:rFonts w:ascii="Times New Roman" w:hAnsi="Times New Roman"/>
          <w:b/>
        </w:rPr>
        <w:t xml:space="preserve"> (7t)</w:t>
      </w:r>
      <w:r>
        <w:rPr>
          <w:rFonts w:ascii="Times New Roman" w:hAnsi="Times New Roman"/>
        </w:rPr>
        <w:t xml:space="preserve"> S12g</w:t>
      </w:r>
      <w:r w:rsidR="00522723" w:rsidRPr="00522723">
        <w:rPr>
          <w:rFonts w:ascii="Times New Roman" w:hAnsi="Times New Roman"/>
        </w:rPr>
        <w:t>-C</w:t>
      </w:r>
      <w:r w:rsidRPr="00056FF4">
        <w:rPr>
          <w:rFonts w:ascii="Times New Roman" w:hAnsi="Times New Roman"/>
        </w:rPr>
        <w:t>osmo  Quintet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Fe      2.89422913    3.15909345    7.8476896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3.31655279    5.35554416    8.8300939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4.75656526    3.94067608    6.20408888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0.50977655    2.63242503    8.69562523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S       2.76854371    0.78952875    7.1359562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62079267    5.10283557    7.2616194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6.97749201    5.30950627    6.9970096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75849042    6.07486326    7.8566020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7.16664695    6.63624465    8.98892701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81854780    6.43035713    9.2566880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5.00745719    5.65096477    8.4104711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67339287    0.87248046    8.9927857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14096647    0.31200873    9.98098195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00097104   -1.02503961   10.3384268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95879086   -1.80292541    9.6882252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77011113   -1.24924090    8.70504247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1.66520332    0.10585238    8.33524812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1.68548034    3.93908219    6.0654111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3.69374610    4.90509314    5.028669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2.27737303    5.16514249    5.50306079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-0.26362923    2.78794758    7.01820850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C       0.24778989    4.05653308    6.3639078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78993305    3.18772141    5.3796688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42116268    4.85315387    6.11345087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8.81705765    6.22259368    7.6489893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7.76496226    7.23059908    9.6793112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5.37555553    6.86004641   10.1540959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88307406    0.93680830   10.47530600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63120262   -1.45271167   11.1165190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08355656   -2.85188648    9.9567657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52421040   -1.86593878    8.2179787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9574797    4.26824314    4.1360361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21879206    5.83335629    4.7886238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2.26579833    5.92878706    6.28640505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1.69407894    5.53441560    4.64451992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1.34799861    2.82225679    7.151624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01303416    1.89781059    6.44442266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-0.33650487    4.24470587    5.45075479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0.10423363    4.91891314    7.02717646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02137772    2.24768354    9.66164253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3.62579603    1.32144502    9.81804298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6963372    2.08565529    9.3149753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  <w:r w:rsidRPr="00056FF4">
        <w:rPr>
          <w:rFonts w:ascii="Times New Roman" w:hAnsi="Times New Roman"/>
        </w:rPr>
        <w:t>N       4.05026128    2.93668237   10.93826571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95644503    2.76944807   11.37793104</w:t>
      </w:r>
    </w:p>
    <w:p w:rsidR="00AE0EE7" w:rsidRPr="00056FF4" w:rsidRDefault="00522723" w:rsidP="00AE0EE7">
      <w:pPr>
        <w:pStyle w:val="PlainText"/>
        <w:rPr>
          <w:rFonts w:ascii="Times New Roman" w:hAnsi="Times New Roman"/>
        </w:rPr>
      </w:pPr>
      <w:r w:rsidRPr="00522723">
        <w:rPr>
          <w:rFonts w:ascii="Times New Roman" w:hAnsi="Times New Roman"/>
        </w:rPr>
        <w:t>H</w:t>
      </w:r>
      <w:r w:rsidR="00AE0EE7" w:rsidRPr="00056FF4">
        <w:rPr>
          <w:rFonts w:ascii="Times New Roman" w:hAnsi="Times New Roman"/>
        </w:rPr>
        <w:t xml:space="preserve">       4.02622234    3.93070056   10.68875864</w:t>
      </w:r>
    </w:p>
    <w:p w:rsidR="00AE0EE7" w:rsidRPr="00056FF4" w:rsidRDefault="00AE0EE7" w:rsidP="00AE0EE7">
      <w:pPr>
        <w:pStyle w:val="PlainText"/>
        <w:rPr>
          <w:rFonts w:ascii="Times New Roman" w:hAnsi="Times New Roman"/>
        </w:rPr>
      </w:pPr>
    </w:p>
    <w:p w:rsidR="00363430" w:rsidRDefault="00363430" w:rsidP="00363430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             </w:t>
      </w:r>
    </w:p>
    <w:sectPr w:rsidR="00363430" w:rsidSect="00363430">
      <w:pgSz w:w="11906" w:h="16838"/>
      <w:pgMar w:top="1417" w:right="1417" w:bottom="1417" w:left="1417" w:header="708" w:footer="708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E7C4A" w:rsidRDefault="001E7C4A" w:rsidP="00224CB3">
      <w:pPr>
        <w:spacing w:after="0" w:line="240" w:lineRule="auto"/>
      </w:pPr>
      <w:r>
        <w:separator/>
      </w:r>
    </w:p>
  </w:endnote>
  <w:endnote w:type="continuationSeparator" w:id="0">
    <w:p w:rsidR="001E7C4A" w:rsidRDefault="001E7C4A" w:rsidP="00224C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onsolas">
    <w:panose1 w:val="020B0609020204030204"/>
    <w:charset w:val="EE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E1909" w:rsidRDefault="001E190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6050265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E1909" w:rsidRDefault="001E1909">
        <w:pPr>
          <w:pStyle w:val="Footer"/>
          <w:jc w:val="right"/>
        </w:pPr>
        <w:r>
          <w:t>S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A1D7C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1E1909" w:rsidRDefault="001E1909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E1909" w:rsidRDefault="001E190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E7C4A" w:rsidRDefault="001E7C4A" w:rsidP="00224CB3">
      <w:pPr>
        <w:spacing w:after="0" w:line="240" w:lineRule="auto"/>
      </w:pPr>
      <w:r>
        <w:separator/>
      </w:r>
    </w:p>
  </w:footnote>
  <w:footnote w:type="continuationSeparator" w:id="0">
    <w:p w:rsidR="001E7C4A" w:rsidRDefault="001E7C4A" w:rsidP="00224CB3">
      <w:pPr>
        <w:spacing w:after="0" w:line="240" w:lineRule="auto"/>
      </w:pPr>
      <w:r>
        <w:continuationSeparator/>
      </w:r>
    </w:p>
  </w:footnote>
  <w:footnote w:id="1">
    <w:p w:rsidR="001E1909" w:rsidRDefault="001E1909" w:rsidP="001E190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sz w:val="16"/>
        </w:rPr>
        <w:t>CSD entry VACBOQ</w:t>
      </w:r>
    </w:p>
  </w:footnote>
  <w:footnote w:id="2">
    <w:p w:rsidR="001E1909" w:rsidRDefault="001E1909" w:rsidP="001E190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sz w:val="16"/>
        </w:rPr>
        <w:t xml:space="preserve">CSD entry </w:t>
      </w:r>
      <w:r w:rsidRPr="008B5400">
        <w:t>DABMUO</w:t>
      </w:r>
    </w:p>
  </w:footnote>
  <w:footnote w:id="3">
    <w:p w:rsidR="001E1909" w:rsidRDefault="001E1909" w:rsidP="001E190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sz w:val="16"/>
        </w:rPr>
        <w:t xml:space="preserve">CSD entry </w:t>
      </w:r>
      <w:r w:rsidRPr="008B5400">
        <w:rPr>
          <w:sz w:val="16"/>
        </w:rPr>
        <w:t>ZAZNUJ</w:t>
      </w:r>
    </w:p>
  </w:footnote>
  <w:footnote w:id="4">
    <w:p w:rsidR="001E1909" w:rsidRDefault="001E1909" w:rsidP="001E190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sz w:val="16"/>
        </w:rPr>
        <w:t xml:space="preserve">CSD entry </w:t>
      </w:r>
      <w:r w:rsidRPr="00237DEA">
        <w:rPr>
          <w:sz w:val="16"/>
        </w:rPr>
        <w:t>VADPEV</w:t>
      </w:r>
    </w:p>
  </w:footnote>
  <w:footnote w:id="5">
    <w:p w:rsidR="001E1909" w:rsidRDefault="001E1909" w:rsidP="001E190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sz w:val="16"/>
        </w:rPr>
        <w:t xml:space="preserve">CSD entry </w:t>
      </w:r>
      <w:r w:rsidRPr="00237DEA">
        <w:rPr>
          <w:sz w:val="16"/>
        </w:rPr>
        <w:t>HEYNII</w:t>
      </w:r>
    </w:p>
  </w:footnote>
  <w:footnote w:id="6">
    <w:p w:rsidR="001E1909" w:rsidRDefault="001E1909" w:rsidP="001E190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sz w:val="16"/>
        </w:rPr>
        <w:t xml:space="preserve">CSD entry </w:t>
      </w:r>
      <w:r w:rsidRPr="00237DEA">
        <w:rPr>
          <w:sz w:val="16"/>
        </w:rPr>
        <w:t>YAJLEA</w:t>
      </w:r>
    </w:p>
  </w:footnote>
  <w:footnote w:id="7">
    <w:p w:rsidR="001E1909" w:rsidRDefault="001E1909" w:rsidP="001E190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sz w:val="16"/>
        </w:rPr>
        <w:t xml:space="preserve">CSD entry </w:t>
      </w:r>
      <w:r w:rsidRPr="00237DEA">
        <w:rPr>
          <w:sz w:val="16"/>
        </w:rPr>
        <w:t>YAJKUP</w:t>
      </w:r>
    </w:p>
  </w:footnote>
  <w:footnote w:id="8">
    <w:p w:rsidR="001E1909" w:rsidRDefault="001E1909" w:rsidP="001E190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sz w:val="16"/>
        </w:rPr>
        <w:t xml:space="preserve">CSD entry </w:t>
      </w:r>
      <w:r w:rsidRPr="00237DEA">
        <w:rPr>
          <w:sz w:val="16"/>
        </w:rPr>
        <w:t>QEFWUV</w:t>
      </w:r>
    </w:p>
  </w:footnote>
  <w:footnote w:id="9">
    <w:p w:rsidR="001E1909" w:rsidRDefault="001E1909" w:rsidP="001E190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sz w:val="16"/>
        </w:rPr>
        <w:t xml:space="preserve">CSD entry </w:t>
      </w:r>
      <w:r w:rsidRPr="00237DEA">
        <w:rPr>
          <w:sz w:val="16"/>
        </w:rPr>
        <w:t>NEGJIT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E1909" w:rsidRDefault="001E190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E1909" w:rsidRDefault="001E1909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E1909" w:rsidRDefault="001E190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6027A23"/>
    <w:multiLevelType w:val="multilevel"/>
    <w:tmpl w:val="D63C64F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20" w:hanging="360"/>
      </w:pPr>
      <w:rPr>
        <w:b/>
        <w:color w:val="auto"/>
        <w:sz w:val="24"/>
        <w:szCs w:val="24"/>
      </w:rPr>
    </w:lvl>
    <w:lvl w:ilvl="2">
      <w:start w:val="1"/>
      <w:numFmt w:val="decimal"/>
      <w:lvlText w:val="%1.%2.%3."/>
      <w:lvlJc w:val="left"/>
      <w:pPr>
        <w:ind w:left="840" w:hanging="720"/>
      </w:pPr>
      <w:rPr>
        <w:b/>
      </w:rPr>
    </w:lvl>
    <w:lvl w:ilvl="3">
      <w:start w:val="1"/>
      <w:numFmt w:val="decimal"/>
      <w:lvlText w:val="%1.%2.%3.%4."/>
      <w:lvlJc w:val="left"/>
      <w:pPr>
        <w:ind w:left="900" w:hanging="720"/>
      </w:pPr>
    </w:lvl>
    <w:lvl w:ilvl="4">
      <w:start w:val="1"/>
      <w:numFmt w:val="decimal"/>
      <w:lvlText w:val="%1.%2.%3.%4.%5."/>
      <w:lvlJc w:val="left"/>
      <w:pPr>
        <w:ind w:left="1320" w:hanging="1080"/>
      </w:pPr>
    </w:lvl>
    <w:lvl w:ilvl="5">
      <w:start w:val="1"/>
      <w:numFmt w:val="decimal"/>
      <w:lvlText w:val="%1.%2.%3.%4.%5.%6."/>
      <w:lvlJc w:val="left"/>
      <w:pPr>
        <w:ind w:left="1380" w:hanging="1080"/>
      </w:pPr>
    </w:lvl>
    <w:lvl w:ilvl="6">
      <w:start w:val="1"/>
      <w:numFmt w:val="decimal"/>
      <w:lvlText w:val="%1.%2.%3.%4.%5.%6.%7."/>
      <w:lvlJc w:val="left"/>
      <w:pPr>
        <w:ind w:left="1800" w:hanging="1440"/>
      </w:pPr>
    </w:lvl>
    <w:lvl w:ilvl="7">
      <w:start w:val="1"/>
      <w:numFmt w:val="decimal"/>
      <w:lvlText w:val="%1.%2.%3.%4.%5.%6.%7.%8."/>
      <w:lvlJc w:val="left"/>
      <w:pPr>
        <w:ind w:left="1860" w:hanging="1440"/>
      </w:pPr>
    </w:lvl>
    <w:lvl w:ilvl="8">
      <w:start w:val="1"/>
      <w:numFmt w:val="decimal"/>
      <w:lvlText w:val="%1.%2.%3.%4.%5.%6.%7.%8.%9."/>
      <w:lvlJc w:val="left"/>
      <w:pPr>
        <w:ind w:left="2280" w:hanging="1800"/>
      </w:pPr>
    </w:lvl>
  </w:abstractNum>
  <w:num w:numId="1">
    <w:abstractNumId w:val="0"/>
  </w:num>
  <w:num w:numId="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attachedTemplate r:id="rId1"/>
  <w:defaultTabStop w:val="708"/>
  <w:hyphenationZone w:val="425"/>
  <w:characterSpacingControl w:val="doNotCompress"/>
  <w:footnotePr>
    <w:numFmt w:val="lowerLetter"/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sex_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daet5errtxa0metsz4pr0daxrszxvw9tswt&quot;&gt;swart&lt;record-ids&gt;&lt;item&gt;62&lt;/item&gt;&lt;item&gt;63&lt;/item&gt;&lt;item&gt;64&lt;/item&gt;&lt;item&gt;65&lt;/item&gt;&lt;item&gt;66&lt;/item&gt;&lt;item&gt;67&lt;/item&gt;&lt;item&gt;77&lt;/item&gt;&lt;item&gt;78&lt;/item&gt;&lt;/record-ids&gt;&lt;/item&gt;&lt;/Libraries&gt;"/>
  </w:docVars>
  <w:rsids>
    <w:rsidRoot w:val="005D00F9"/>
    <w:rsid w:val="0009612F"/>
    <w:rsid w:val="000A0F96"/>
    <w:rsid w:val="000F0E7B"/>
    <w:rsid w:val="00104724"/>
    <w:rsid w:val="00194F41"/>
    <w:rsid w:val="001E1909"/>
    <w:rsid w:val="001E7C4A"/>
    <w:rsid w:val="00202991"/>
    <w:rsid w:val="0020466E"/>
    <w:rsid w:val="00224CB3"/>
    <w:rsid w:val="00334A6B"/>
    <w:rsid w:val="00363430"/>
    <w:rsid w:val="003A1D7C"/>
    <w:rsid w:val="00413D5B"/>
    <w:rsid w:val="00427440"/>
    <w:rsid w:val="004462AA"/>
    <w:rsid w:val="00522723"/>
    <w:rsid w:val="00534B85"/>
    <w:rsid w:val="005451AF"/>
    <w:rsid w:val="005550F8"/>
    <w:rsid w:val="005D00F9"/>
    <w:rsid w:val="00632F7D"/>
    <w:rsid w:val="006356AD"/>
    <w:rsid w:val="00647655"/>
    <w:rsid w:val="00684EB4"/>
    <w:rsid w:val="006D1655"/>
    <w:rsid w:val="00727D2F"/>
    <w:rsid w:val="00777CB7"/>
    <w:rsid w:val="007C5A90"/>
    <w:rsid w:val="00834D65"/>
    <w:rsid w:val="00835181"/>
    <w:rsid w:val="00867967"/>
    <w:rsid w:val="008C4DF2"/>
    <w:rsid w:val="009762EE"/>
    <w:rsid w:val="00985205"/>
    <w:rsid w:val="009856AE"/>
    <w:rsid w:val="009A7F9D"/>
    <w:rsid w:val="009F01C8"/>
    <w:rsid w:val="00A63D41"/>
    <w:rsid w:val="00AB63B4"/>
    <w:rsid w:val="00AC0011"/>
    <w:rsid w:val="00AE0EE7"/>
    <w:rsid w:val="00B21611"/>
    <w:rsid w:val="00B81BF6"/>
    <w:rsid w:val="00BD43F1"/>
    <w:rsid w:val="00C86C2E"/>
    <w:rsid w:val="00CE0C10"/>
    <w:rsid w:val="00D42DEC"/>
    <w:rsid w:val="00FE579E"/>
    <w:rsid w:val="00FF21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uz-Cyrl-UZ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uz-Cyrl-U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D00F9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D00F9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4765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7655"/>
    <w:rPr>
      <w:rFonts w:ascii="Tahoma" w:eastAsia="Calibri" w:hAnsi="Tahoma" w:cs="Tahoma"/>
      <w:sz w:val="16"/>
      <w:szCs w:val="16"/>
      <w:lang w:val="en-US"/>
    </w:rPr>
  </w:style>
  <w:style w:type="paragraph" w:styleId="NoSpacing">
    <w:name w:val="No Spacing"/>
    <w:uiPriority w:val="1"/>
    <w:qFormat/>
    <w:rsid w:val="00647655"/>
    <w:pPr>
      <w:spacing w:after="0" w:line="240" w:lineRule="auto"/>
    </w:pPr>
    <w:rPr>
      <w:rFonts w:ascii="Calibri" w:eastAsia="Calibri" w:hAnsi="Calibri" w:cs="Times New Roman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24CB3"/>
    <w:pPr>
      <w:spacing w:after="0" w:line="240" w:lineRule="auto"/>
    </w:pPr>
    <w:rPr>
      <w:rFonts w:ascii="Times New Roman" w:eastAsia="Times New Roman" w:hAnsi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24CB3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er">
    <w:name w:val="header"/>
    <w:basedOn w:val="Normal"/>
    <w:link w:val="HeaderChar"/>
    <w:unhideWhenUsed/>
    <w:rsid w:val="00224CB3"/>
    <w:pPr>
      <w:tabs>
        <w:tab w:val="center" w:pos="4513"/>
        <w:tab w:val="right" w:pos="9026"/>
      </w:tabs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HeaderChar">
    <w:name w:val="Header Char"/>
    <w:basedOn w:val="DefaultParagraphFont"/>
    <w:link w:val="Header"/>
    <w:rsid w:val="00224CB3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224CB3"/>
    <w:pPr>
      <w:tabs>
        <w:tab w:val="center" w:pos="4513"/>
        <w:tab w:val="right" w:pos="9026"/>
      </w:tabs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224CB3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24CB3"/>
    <w:pPr>
      <w:spacing w:after="0" w:line="240" w:lineRule="auto"/>
    </w:pPr>
    <w:rPr>
      <w:rFonts w:ascii="Times New Roman" w:eastAsia="Times New Roman" w:hAnsi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24CB3"/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VDTableTitle">
    <w:name w:val="VD_Table_Title"/>
    <w:basedOn w:val="Normal"/>
    <w:next w:val="Normal"/>
    <w:autoRedefine/>
    <w:rsid w:val="00224CB3"/>
    <w:pPr>
      <w:spacing w:after="180" w:line="240" w:lineRule="auto"/>
      <w:jc w:val="both"/>
    </w:pPr>
    <w:rPr>
      <w:rFonts w:ascii="Times New Roman" w:eastAsia="Times New Roman" w:hAnsi="Times New Roman"/>
      <w:b/>
      <w:kern w:val="21"/>
      <w:sz w:val="24"/>
      <w:szCs w:val="24"/>
    </w:rPr>
  </w:style>
  <w:style w:type="character" w:styleId="FootnoteReference">
    <w:name w:val="footnote reference"/>
    <w:uiPriority w:val="99"/>
    <w:semiHidden/>
    <w:unhideWhenUsed/>
    <w:rsid w:val="00224CB3"/>
    <w:rPr>
      <w:vertAlign w:val="superscript"/>
    </w:rPr>
  </w:style>
  <w:style w:type="character" w:styleId="EndnoteReference">
    <w:name w:val="endnote reference"/>
    <w:uiPriority w:val="99"/>
    <w:semiHidden/>
    <w:unhideWhenUsed/>
    <w:rsid w:val="00224CB3"/>
    <w:rPr>
      <w:vertAlign w:val="superscript"/>
    </w:rPr>
  </w:style>
  <w:style w:type="paragraph" w:styleId="BodyText">
    <w:name w:val="Body Text"/>
    <w:basedOn w:val="Normal"/>
    <w:link w:val="BodyTextChar"/>
    <w:rsid w:val="00363430"/>
    <w:pPr>
      <w:widowControl w:val="0"/>
      <w:suppressAutoHyphens/>
      <w:spacing w:after="0" w:line="240" w:lineRule="auto"/>
      <w:jc w:val="both"/>
    </w:pPr>
    <w:rPr>
      <w:rFonts w:ascii="Times New Roman" w:eastAsia="Times" w:hAnsi="Times New Roman"/>
      <w:sz w:val="24"/>
      <w:szCs w:val="20"/>
      <w:lang w:val="nl-NL"/>
    </w:rPr>
  </w:style>
  <w:style w:type="character" w:customStyle="1" w:styleId="BodyTextChar">
    <w:name w:val="Body Text Char"/>
    <w:basedOn w:val="DefaultParagraphFont"/>
    <w:link w:val="BodyText"/>
    <w:rsid w:val="00363430"/>
    <w:rPr>
      <w:rFonts w:ascii="Times New Roman" w:eastAsia="Times" w:hAnsi="Times New Roman" w:cs="Times New Roman"/>
      <w:sz w:val="24"/>
      <w:szCs w:val="20"/>
      <w:lang w:val="nl-NL"/>
    </w:rPr>
  </w:style>
  <w:style w:type="paragraph" w:styleId="PlainText">
    <w:name w:val="Plain Text"/>
    <w:basedOn w:val="Normal"/>
    <w:link w:val="PlainTextChar"/>
    <w:uiPriority w:val="99"/>
    <w:unhideWhenUsed/>
    <w:rsid w:val="00AE0EE7"/>
    <w:pPr>
      <w:spacing w:after="0" w:line="240" w:lineRule="auto"/>
    </w:pPr>
    <w:rPr>
      <w:rFonts w:ascii="Consolas" w:eastAsia="Times New Roman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AE0EE7"/>
    <w:rPr>
      <w:rFonts w:ascii="Consolas" w:eastAsia="Times New Roman" w:hAnsi="Consolas" w:cs="Times New Roman"/>
      <w:sz w:val="21"/>
      <w:szCs w:val="21"/>
      <w:lang w:val="en-US"/>
    </w:rPr>
  </w:style>
  <w:style w:type="numbering" w:customStyle="1" w:styleId="NoList1">
    <w:name w:val="No List1"/>
    <w:next w:val="NoList"/>
    <w:uiPriority w:val="99"/>
    <w:semiHidden/>
    <w:unhideWhenUsed/>
    <w:rsid w:val="001E1909"/>
  </w:style>
  <w:style w:type="table" w:styleId="TableGrid">
    <w:name w:val="Table Grid"/>
    <w:basedOn w:val="TableNormal"/>
    <w:uiPriority w:val="59"/>
    <w:rsid w:val="001E1909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E1909"/>
    <w:pPr>
      <w:spacing w:after="0"/>
      <w:jc w:val="center"/>
    </w:pPr>
    <w:rPr>
      <w:rFonts w:eastAsia="Times New Roman"/>
      <w:noProof/>
      <w:szCs w:val="20"/>
    </w:rPr>
  </w:style>
  <w:style w:type="character" w:customStyle="1" w:styleId="EndNoteBibliographyTitleChar">
    <w:name w:val="EndNote Bibliography Title Char"/>
    <w:basedOn w:val="FootnoteTextChar"/>
    <w:link w:val="EndNoteBibliographyTitle"/>
    <w:rsid w:val="001E1909"/>
    <w:rPr>
      <w:rFonts w:ascii="Calibri" w:eastAsia="Times New Roman" w:hAnsi="Calibri" w:cs="Times New Roman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E1909"/>
    <w:pPr>
      <w:spacing w:line="240" w:lineRule="auto"/>
    </w:pPr>
    <w:rPr>
      <w:rFonts w:eastAsia="Times New Roman"/>
      <w:noProof/>
      <w:szCs w:val="20"/>
    </w:rPr>
  </w:style>
  <w:style w:type="character" w:customStyle="1" w:styleId="EndNoteBibliographyChar">
    <w:name w:val="EndNote Bibliography Char"/>
    <w:basedOn w:val="FootnoteTextChar"/>
    <w:link w:val="EndNoteBibliography"/>
    <w:rsid w:val="001E1909"/>
    <w:rPr>
      <w:rFonts w:ascii="Calibri" w:eastAsia="Times New Roman" w:hAnsi="Calibri" w:cs="Times New Roman"/>
      <w:noProof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1E190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uz-Cyrl-U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D00F9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D00F9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4765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7655"/>
    <w:rPr>
      <w:rFonts w:ascii="Tahoma" w:eastAsia="Calibri" w:hAnsi="Tahoma" w:cs="Tahoma"/>
      <w:sz w:val="16"/>
      <w:szCs w:val="16"/>
      <w:lang w:val="en-US"/>
    </w:rPr>
  </w:style>
  <w:style w:type="paragraph" w:styleId="NoSpacing">
    <w:name w:val="No Spacing"/>
    <w:uiPriority w:val="1"/>
    <w:qFormat/>
    <w:rsid w:val="00647655"/>
    <w:pPr>
      <w:spacing w:after="0" w:line="240" w:lineRule="auto"/>
    </w:pPr>
    <w:rPr>
      <w:rFonts w:ascii="Calibri" w:eastAsia="Calibri" w:hAnsi="Calibri" w:cs="Times New Roman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24CB3"/>
    <w:pPr>
      <w:spacing w:after="0" w:line="240" w:lineRule="auto"/>
    </w:pPr>
    <w:rPr>
      <w:rFonts w:ascii="Times New Roman" w:eastAsia="Times New Roman" w:hAnsi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24CB3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er">
    <w:name w:val="header"/>
    <w:basedOn w:val="Normal"/>
    <w:link w:val="HeaderChar"/>
    <w:unhideWhenUsed/>
    <w:rsid w:val="00224CB3"/>
    <w:pPr>
      <w:tabs>
        <w:tab w:val="center" w:pos="4513"/>
        <w:tab w:val="right" w:pos="9026"/>
      </w:tabs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HeaderChar">
    <w:name w:val="Header Char"/>
    <w:basedOn w:val="DefaultParagraphFont"/>
    <w:link w:val="Header"/>
    <w:rsid w:val="00224CB3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224CB3"/>
    <w:pPr>
      <w:tabs>
        <w:tab w:val="center" w:pos="4513"/>
        <w:tab w:val="right" w:pos="9026"/>
      </w:tabs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224CB3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24CB3"/>
    <w:pPr>
      <w:spacing w:after="0" w:line="240" w:lineRule="auto"/>
    </w:pPr>
    <w:rPr>
      <w:rFonts w:ascii="Times New Roman" w:eastAsia="Times New Roman" w:hAnsi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24CB3"/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VDTableTitle">
    <w:name w:val="VD_Table_Title"/>
    <w:basedOn w:val="Normal"/>
    <w:next w:val="Normal"/>
    <w:autoRedefine/>
    <w:rsid w:val="00224CB3"/>
    <w:pPr>
      <w:spacing w:after="180" w:line="240" w:lineRule="auto"/>
      <w:jc w:val="both"/>
    </w:pPr>
    <w:rPr>
      <w:rFonts w:ascii="Times New Roman" w:eastAsia="Times New Roman" w:hAnsi="Times New Roman"/>
      <w:b/>
      <w:kern w:val="21"/>
      <w:sz w:val="24"/>
      <w:szCs w:val="24"/>
    </w:rPr>
  </w:style>
  <w:style w:type="character" w:styleId="FootnoteReference">
    <w:name w:val="footnote reference"/>
    <w:uiPriority w:val="99"/>
    <w:semiHidden/>
    <w:unhideWhenUsed/>
    <w:rsid w:val="00224CB3"/>
    <w:rPr>
      <w:vertAlign w:val="superscript"/>
    </w:rPr>
  </w:style>
  <w:style w:type="character" w:styleId="EndnoteReference">
    <w:name w:val="endnote reference"/>
    <w:uiPriority w:val="99"/>
    <w:semiHidden/>
    <w:unhideWhenUsed/>
    <w:rsid w:val="00224CB3"/>
    <w:rPr>
      <w:vertAlign w:val="superscript"/>
    </w:rPr>
  </w:style>
  <w:style w:type="paragraph" w:styleId="BodyText">
    <w:name w:val="Body Text"/>
    <w:basedOn w:val="Normal"/>
    <w:link w:val="BodyTextChar"/>
    <w:rsid w:val="00363430"/>
    <w:pPr>
      <w:widowControl w:val="0"/>
      <w:suppressAutoHyphens/>
      <w:spacing w:after="0" w:line="240" w:lineRule="auto"/>
      <w:jc w:val="both"/>
    </w:pPr>
    <w:rPr>
      <w:rFonts w:ascii="Times New Roman" w:eastAsia="Times" w:hAnsi="Times New Roman"/>
      <w:sz w:val="24"/>
      <w:szCs w:val="20"/>
      <w:lang w:val="nl-NL"/>
    </w:rPr>
  </w:style>
  <w:style w:type="character" w:customStyle="1" w:styleId="BodyTextChar">
    <w:name w:val="Body Text Char"/>
    <w:basedOn w:val="DefaultParagraphFont"/>
    <w:link w:val="BodyText"/>
    <w:rsid w:val="00363430"/>
    <w:rPr>
      <w:rFonts w:ascii="Times New Roman" w:eastAsia="Times" w:hAnsi="Times New Roman" w:cs="Times New Roman"/>
      <w:sz w:val="24"/>
      <w:szCs w:val="20"/>
      <w:lang w:val="nl-NL"/>
    </w:rPr>
  </w:style>
  <w:style w:type="paragraph" w:styleId="PlainText">
    <w:name w:val="Plain Text"/>
    <w:basedOn w:val="Normal"/>
    <w:link w:val="PlainTextChar"/>
    <w:uiPriority w:val="99"/>
    <w:unhideWhenUsed/>
    <w:rsid w:val="00AE0EE7"/>
    <w:pPr>
      <w:spacing w:after="0" w:line="240" w:lineRule="auto"/>
    </w:pPr>
    <w:rPr>
      <w:rFonts w:ascii="Consolas" w:eastAsia="Times New Roman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AE0EE7"/>
    <w:rPr>
      <w:rFonts w:ascii="Consolas" w:eastAsia="Times New Roman" w:hAnsi="Consolas" w:cs="Times New Roman"/>
      <w:sz w:val="21"/>
      <w:szCs w:val="21"/>
      <w:lang w:val="en-US"/>
    </w:rPr>
  </w:style>
  <w:style w:type="numbering" w:customStyle="1" w:styleId="NoList1">
    <w:name w:val="No List1"/>
    <w:next w:val="NoList"/>
    <w:uiPriority w:val="99"/>
    <w:semiHidden/>
    <w:unhideWhenUsed/>
    <w:rsid w:val="001E1909"/>
  </w:style>
  <w:style w:type="table" w:styleId="TableGrid">
    <w:name w:val="Table Grid"/>
    <w:basedOn w:val="TableNormal"/>
    <w:uiPriority w:val="59"/>
    <w:rsid w:val="001E1909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E1909"/>
    <w:pPr>
      <w:spacing w:after="0"/>
      <w:jc w:val="center"/>
    </w:pPr>
    <w:rPr>
      <w:rFonts w:eastAsia="Times New Roman"/>
      <w:noProof/>
      <w:szCs w:val="20"/>
    </w:rPr>
  </w:style>
  <w:style w:type="character" w:customStyle="1" w:styleId="EndNoteBibliographyTitleChar">
    <w:name w:val="EndNote Bibliography Title Char"/>
    <w:basedOn w:val="FootnoteTextChar"/>
    <w:link w:val="EndNoteBibliographyTitle"/>
    <w:rsid w:val="001E1909"/>
    <w:rPr>
      <w:rFonts w:ascii="Calibri" w:eastAsia="Times New Roman" w:hAnsi="Calibri" w:cs="Times New Roman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E1909"/>
    <w:pPr>
      <w:spacing w:line="240" w:lineRule="auto"/>
    </w:pPr>
    <w:rPr>
      <w:rFonts w:eastAsia="Times New Roman"/>
      <w:noProof/>
      <w:szCs w:val="20"/>
    </w:rPr>
  </w:style>
  <w:style w:type="character" w:customStyle="1" w:styleId="EndNoteBibliographyChar">
    <w:name w:val="EndNote Bibliography Char"/>
    <w:basedOn w:val="FootnoteTextChar"/>
    <w:link w:val="EndNoteBibliography"/>
    <w:rsid w:val="001E1909"/>
    <w:rPr>
      <w:rFonts w:ascii="Calibri" w:eastAsia="Times New Roman" w:hAnsi="Calibri" w:cs="Times New Roman"/>
      <w:noProof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1E190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4562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59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098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2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5" Type="http://schemas.microsoft.com/office/2007/relationships/stylesWithEffects" Target="stylesWithEffect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header" Target="head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tepanovic\AppData\Local\Chemistry%20Add-in%20for%20Word\Chemistry%20Gallery\Chem4Word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ntrolsStorage xmlns="urn:schemas-microsoft-com.VSTO2008Demos.ControlsStorage">
  <Controls>AAEAAAD/////AQAAAAAAAAAMAgAAAEVDaGVtNFdvcmQuQ29yZSwgVmVyc2lvbj0xLjAuMC4wLCBDdWx0dXJlPW5ldXRyYWwsIFB1YmxpY0tleVRva2VuPW51bGwHAQAAAAABAAAAAAAAAAQgQ2hlbTRXb3JkLkNvcmUuQ29udHJvbFByb3BlcnRpZXMCAAAACw==</Controls>
</ControlsStorage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08D8D94-066F-4816-8AA0-ED28998E9BB3}">
  <ds:schemaRefs>
    <ds:schemaRef ds:uri="urn:schemas-microsoft-com.VSTO2008Demos.ControlsStorage"/>
  </ds:schemaRefs>
</ds:datastoreItem>
</file>

<file path=customXml/itemProps2.xml><?xml version="1.0" encoding="utf-8"?>
<ds:datastoreItem xmlns:ds="http://schemas.openxmlformats.org/officeDocument/2006/customXml" ds:itemID="{884CAC0F-3B03-41E8-83C7-481C80C9A7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em4Word</Template>
  <TotalTime>0</TotalTime>
  <Pages>76</Pages>
  <Words>52579</Words>
  <Characters>299705</Characters>
  <Application>Microsoft Office Word</Application>
  <DocSecurity>0</DocSecurity>
  <Lines>2497</Lines>
  <Paragraphs>7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15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2012</dc:creator>
  <cp:lastModifiedBy>pc2012</cp:lastModifiedBy>
  <cp:revision>2</cp:revision>
  <dcterms:created xsi:type="dcterms:W3CDTF">2015-06-09T07:31:00Z</dcterms:created>
  <dcterms:modified xsi:type="dcterms:W3CDTF">2015-06-09T07:31:00Z</dcterms:modified>
</cp:coreProperties>
</file>